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4D2" w:rsidRPr="00625BCC" w:rsidRDefault="007574D2" w:rsidP="007574D2">
      <w:pPr>
        <w:pStyle w:val="Ttulo1"/>
      </w:pPr>
      <w:bookmarkStart w:id="0" w:name="_Toc522995570"/>
      <w:r w:rsidRPr="00BA156B">
        <w:t>Introducción</w:t>
      </w:r>
      <w:bookmarkEnd w:id="0"/>
    </w:p>
    <w:p w:rsidR="007574D2" w:rsidRPr="00BA156B" w:rsidRDefault="007574D2" w:rsidP="007574D2">
      <w:pPr>
        <w:pStyle w:val="Texto"/>
      </w:pPr>
      <w:r w:rsidRPr="00BA156B">
        <w:t>Mejorar la calidad de atención en salud en las Instituciones Prestadoras de Salud (IPRESS) es totalmente necesari</w:t>
      </w:r>
      <w:r>
        <w:t>a</w:t>
      </w:r>
      <w:r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r>
        <w:t xml:space="preserve">Una correlación entre la satisfacción de la atención brindada y las percepciones negativas presentadas en forma de reclamos se ha reportado aún en la ausencia de diversos factores como la personalidad, actitud y factores geográficos de los reclamantes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El monitoreo de los reclamos nos brinda una aproximación acerca de la satisfacción del servicio dado. </w:t>
      </w:r>
      <w:r w:rsidRPr="00BA156B">
        <w:t xml:space="preserve">Esto permite recopilar información sobre cómo mejorar la atención al paciente y ayuda a detectar problemas en la atención brindada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Es por esto que alrededor del mundo existen diversas formas </w:t>
      </w:r>
      <w:r>
        <w:t>reglamentadas y organizadas</w:t>
      </w:r>
      <w:r w:rsidRPr="00BA156B">
        <w:t xml:space="preserve"> que facilitan este monitore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 xml:space="preserve"> e incluso existe</w:t>
      </w:r>
      <w:r>
        <w:t>n aplicativos informáticos</w:t>
      </w:r>
      <w:r w:rsidRPr="00BA156B">
        <w:t xml:space="preserve"> comercial</w:t>
      </w:r>
      <w:r>
        <w:t>es</w:t>
      </w:r>
      <w:r w:rsidRPr="00BA156B">
        <w:t xml:space="preserve"> que</w:t>
      </w:r>
      <w:r>
        <w:t>, incluso han sido</w:t>
      </w:r>
      <w:r w:rsidRPr="00BA156B">
        <w:t xml:space="preserve"> utilizado</w:t>
      </w:r>
      <w:r>
        <w:t>s</w:t>
      </w:r>
      <w:r w:rsidRPr="00BA156B">
        <w:t xml:space="preserve"> para evitar propagación de pandemias </w:t>
      </w:r>
      <w:r w:rsidRPr="00BA156B">
        <w:fldChar w:fldCharType="begin" w:fldLock="1"/>
      </w:r>
      <w:r>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Pr="00BA156B">
        <w:fldChar w:fldCharType="separate"/>
      </w:r>
      <w:r w:rsidRPr="00BA156B">
        <w:rPr>
          <w:noProof/>
        </w:rPr>
        <w:t>(8)</w:t>
      </w:r>
      <w:r w:rsidRPr="00BA156B">
        <w:fldChar w:fldCharType="end"/>
      </w:r>
      <w:r w:rsidRPr="00BA156B">
        <w:t>.</w:t>
      </w:r>
    </w:p>
    <w:p w:rsidR="007574D2" w:rsidRPr="00BA156B" w:rsidRDefault="007574D2" w:rsidP="007574D2">
      <w:pPr>
        <w:pStyle w:val="Texto"/>
      </w:pPr>
      <w:r>
        <w:t xml:space="preserve">En el Perú se cuenta con normativa que regula el recojo y tratamiento de reclamos presentados en el sector salud. Sin embargo, problemas tanto en infraestructura inmobiliaria como tecnológica generan limitaciones en la correcta ejecución de lo normado, incluso haciendo casi imposible el uso de aplicativos informáticos comerciales que permitan una correcta organización de reclamos en el sector salud. </w:t>
      </w:r>
      <w:r w:rsidRPr="00BA156B">
        <w:t xml:space="preserve">La Superintendencia Nacional de Salud (SUSALUD) del Perú ha realizado </w:t>
      </w:r>
      <w:r w:rsidRPr="00BA156B">
        <w:lastRenderedPageBreak/>
        <w:t>esfuerzos para mejorar las comunicaciones entre paciente y sus Instituciones Prestadoras de Servicios de Salud (IPRESS)</w:t>
      </w:r>
      <w:r>
        <w:t>,</w:t>
      </w:r>
      <w:r w:rsidRPr="00BA156B">
        <w:t xml:space="preserve"> pero estos intentos aún presentan varias deficiencias. Para poder brindar una solución que permita la supervisión de SUSALUD, la resolución de las inquietudes de los ciudadanos y</w:t>
      </w:r>
      <w:r>
        <w:t>,</w:t>
      </w:r>
      <w:r w:rsidRPr="00BA156B">
        <w:t xml:space="preserve"> a la par</w:t>
      </w:r>
      <w:r>
        <w:t>,</w:t>
      </w:r>
      <w:r w:rsidRPr="00BA156B">
        <w:t xml:space="preserve"> brindar información a los gestores de distintas IPRESS </w:t>
      </w:r>
      <w:r>
        <w:t>que permita</w:t>
      </w:r>
      <w:r w:rsidRPr="00BA156B">
        <w:t xml:space="preserve"> presentar proyectos de mejora, es lógico pensar en un </w:t>
      </w:r>
      <w:r>
        <w:t xml:space="preserve">aplicativo informático </w:t>
      </w:r>
      <w:r w:rsidRPr="00BA156B">
        <w:t xml:space="preserve">centralizado que posibilite a todos estos tipos de usuarios cumplir sus objetivos y mantener una comunicación constante entre ellos. Al ser necesario desarrollar un </w:t>
      </w:r>
      <w:r>
        <w:t>aplicativo informático</w:t>
      </w:r>
      <w:r w:rsidRPr="00BA156B">
        <w:t xml:space="preserve">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fldChar w:fldCharType="separate"/>
      </w:r>
      <w:r w:rsidRPr="00BA156B">
        <w:rPr>
          <w:noProof/>
        </w:rPr>
        <w:t>(10)</w:t>
      </w:r>
      <w:r w:rsidRPr="00BA156B">
        <w:fldChar w:fldCharType="end"/>
      </w:r>
      <w:r w:rsidRPr="00BA156B">
        <w:t>.</w:t>
      </w:r>
    </w:p>
    <w:p w:rsidR="007574D2" w:rsidRPr="00BA156B" w:rsidRDefault="007574D2" w:rsidP="007574D2">
      <w:pPr>
        <w:pStyle w:val="Texto"/>
      </w:pPr>
      <w:r>
        <w:t>Este aplicativo informático de gestión de reclamos, al estar basado en</w:t>
      </w:r>
      <w:r w:rsidRPr="00BA156B">
        <w:t xml:space="preserve"> los principios requeridos </w:t>
      </w:r>
      <w:r>
        <w:t>que</w:t>
      </w:r>
      <w:r w:rsidRPr="00BA156B">
        <w:t xml:space="preserve"> garanti</w:t>
      </w:r>
      <w:r>
        <w:t>cen</w:t>
      </w:r>
      <w:r w:rsidRPr="00BA156B">
        <w:t xml:space="preserve"> la </w:t>
      </w:r>
      <w:r>
        <w:t xml:space="preserve">correcta </w:t>
      </w:r>
      <w:r w:rsidRPr="00BA156B">
        <w:t>recolección</w:t>
      </w:r>
      <w:r>
        <w:t>, manejo y uso</w:t>
      </w:r>
      <w:r w:rsidRPr="00BA156B">
        <w:t xml:space="preserve"> de</w:t>
      </w:r>
      <w:r>
        <w:t xml:space="preserve"> los</w:t>
      </w:r>
      <w:r w:rsidRPr="00BA156B">
        <w:t xml:space="preserve"> reclamos</w:t>
      </w:r>
      <w:r>
        <w:t xml:space="preserve"> y su información</w:t>
      </w:r>
      <w:r w:rsidRPr="00BA156B">
        <w:t xml:space="preserve">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t xml:space="preserve"> presuponen un fortalecimiento para el sistema de gestión de reclamos</w:t>
      </w:r>
      <w:r w:rsidRPr="00BA156B">
        <w:t xml:space="preserve">. </w:t>
      </w:r>
      <w:r w:rsidRPr="00BA156B">
        <w:rPr>
          <w:color w:val="000000" w:themeColor="text1"/>
        </w:rPr>
        <w:t xml:space="preserve">Esta tesis se centra en encontrar un diseño posible para dicho </w:t>
      </w:r>
      <w:r>
        <w:rPr>
          <w:color w:val="000000" w:themeColor="text1"/>
        </w:rPr>
        <w:t>aplicativo informático</w:t>
      </w:r>
      <w:r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Pr>
          <w:color w:val="000000" w:themeColor="text1"/>
        </w:rPr>
        <w:t>aplicativo informático</w:t>
      </w:r>
      <w:r w:rsidRPr="00BA156B">
        <w:rPr>
          <w:color w:val="000000" w:themeColor="text1"/>
        </w:rPr>
        <w:t xml:space="preserve">. </w:t>
      </w:r>
    </w:p>
    <w:p w:rsidR="007574D2" w:rsidRPr="00625BCC" w:rsidRDefault="007574D2" w:rsidP="007574D2">
      <w:pPr>
        <w:pStyle w:val="Ttulo1"/>
      </w:pPr>
      <w:bookmarkStart w:id="1" w:name="_Toc522995571"/>
      <w:r w:rsidRPr="00625BCC">
        <w:lastRenderedPageBreak/>
        <w:t>Planteamiento del Problema</w:t>
      </w:r>
      <w:bookmarkEnd w:id="1"/>
    </w:p>
    <w:p w:rsidR="007574D2" w:rsidRPr="00BA156B" w:rsidRDefault="007574D2" w:rsidP="007574D2">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Según lo estipulado </w:t>
      </w:r>
      <w:r>
        <w:t>en e</w:t>
      </w:r>
      <w:r w:rsidRPr="00BA156B">
        <w:t xml:space="preserve">l Decreto Supremo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7574D2" w:rsidRPr="00BA156B" w:rsidRDefault="007574D2" w:rsidP="007574D2">
      <w:pPr>
        <w:pStyle w:val="Texto"/>
      </w:pPr>
      <w:r w:rsidRPr="00BA156B">
        <w:t xml:space="preserve">SUSALUD, como entidad fiscalizadora del sector Salud en el Perú, cuenta con un </w:t>
      </w:r>
      <w:r>
        <w:t>aplicativo informático</w:t>
      </w:r>
      <w:r w:rsidRPr="00BA156B">
        <w:t xml:space="preserve"> básico para el manejo de reclamos en su web y en algunas IPRESS cuenta con un equipo especial llamado </w:t>
      </w:r>
      <w:r w:rsidRPr="009E6BE6">
        <w:rPr>
          <w:lang w:val="es-PE"/>
        </w:rPr>
        <w:t>Totem</w:t>
      </w:r>
      <w:r w:rsidRPr="00BA156B">
        <w:t xml:space="preserve">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xml:space="preserve">. El </w:t>
      </w:r>
      <w:r>
        <w:t>aplicativo informático</w:t>
      </w:r>
      <w:r w:rsidRPr="00BA156B">
        <w:t xml:space="preserve"> de recojo de reclamos en su web consiste en un simple formulario que el paciente o tercero legitimado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w:t>
      </w:r>
      <w:r w:rsidRPr="00BA156B">
        <w:lastRenderedPageBreak/>
        <w:t>(PAUS) para que los pacientes y terceros legitimados puedan expresar una inconformidad presentada 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7574D2" w:rsidRPr="00BA156B" w:rsidRDefault="007574D2" w:rsidP="007574D2">
      <w:pPr>
        <w:pStyle w:val="Texto"/>
      </w:pPr>
      <w:r w:rsidRPr="00BA156B">
        <w:t xml:space="preserve">Si bien es importante el rol de la gestión de la información proveniente de los reclamos para mejoras en el sector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se le brinda poca atención </w:t>
      </w:r>
      <w:r>
        <w:t xml:space="preserve">a los reclamos </w:t>
      </w:r>
      <w:r w:rsidRPr="00BA156B">
        <w:t>debido a una pobre comunicación entre pacientes o terceros legitimados, y las IPRESS o SUSALUD. Ante la ausencia de un sistema adecuado de manejo de reclamos es imperativ</w:t>
      </w:r>
      <w:r>
        <w:t xml:space="preserve">o contar con </w:t>
      </w:r>
      <w:r w:rsidRPr="00BA156B">
        <w:t xml:space="preserve">un </w:t>
      </w:r>
      <w:r>
        <w:t>aplicativo informático</w:t>
      </w:r>
      <w:r w:rsidRPr="00BA156B">
        <w:t xml:space="preserve"> que permita centralizar todos los reclamos del sector para que puedan ser recibidos, gestionados, monitoreados, solucionados y que sirvan para fomentar proyectos de mejora en las distintas IPRESS. </w:t>
      </w:r>
    </w:p>
    <w:p w:rsidR="007574D2" w:rsidRPr="00625BCC" w:rsidRDefault="007574D2" w:rsidP="007574D2">
      <w:pPr>
        <w:pStyle w:val="Ttulo1"/>
      </w:pPr>
      <w:bookmarkStart w:id="2" w:name="_Toc522995572"/>
      <w:r w:rsidRPr="00BA156B">
        <w:lastRenderedPageBreak/>
        <w:t>Marco Teórico</w:t>
      </w:r>
      <w:bookmarkEnd w:id="2"/>
    </w:p>
    <w:p w:rsidR="007574D2" w:rsidRPr="00BA156B" w:rsidRDefault="007574D2" w:rsidP="007574D2">
      <w:pPr>
        <w:pStyle w:val="Ttulo2"/>
        <w:rPr>
          <w:lang w:val="es-PE"/>
        </w:rPr>
      </w:pPr>
      <w:bookmarkStart w:id="3" w:name="_Toc522995573"/>
      <w:r w:rsidRPr="00BA156B">
        <w:rPr>
          <w:lang w:val="es-PE"/>
        </w:rPr>
        <w:t>Calidad de Atención al usuario y sistemas de gestión para reclamos en el sector salud</w:t>
      </w:r>
      <w:bookmarkEnd w:id="3"/>
    </w:p>
    <w:p w:rsidR="007574D2" w:rsidRPr="00BA156B" w:rsidRDefault="007574D2" w:rsidP="007574D2">
      <w:pPr>
        <w:pStyle w:val="Ttulo3"/>
        <w:rPr>
          <w:lang w:val="es-PE"/>
        </w:rPr>
      </w:pPr>
      <w:bookmarkStart w:id="4" w:name="_Toc522995574"/>
      <w:r w:rsidRPr="00BA156B">
        <w:rPr>
          <w:lang w:val="es-PE"/>
        </w:rPr>
        <w:t>Calidad de Atención en Salud al Usuario</w:t>
      </w:r>
      <w:bookmarkEnd w:id="4"/>
    </w:p>
    <w:p w:rsidR="007574D2" w:rsidRPr="00BA156B" w:rsidRDefault="007574D2" w:rsidP="007574D2">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tulo3"/>
        <w:rPr>
          <w:lang w:val="es-PE"/>
        </w:rPr>
      </w:pPr>
      <w:bookmarkStart w:id="5" w:name="_Toc522995575"/>
      <w:r w:rsidRPr="00BA156B">
        <w:rPr>
          <w:lang w:val="es-PE"/>
        </w:rPr>
        <w:t>Satisfacción del paciente e importancia de su monitoreo</w:t>
      </w:r>
      <w:bookmarkEnd w:id="5"/>
    </w:p>
    <w:p w:rsidR="007574D2" w:rsidRPr="00625BCC" w:rsidRDefault="007574D2" w:rsidP="007574D2">
      <w:pPr>
        <w:pStyle w:val="Texto"/>
      </w:pPr>
      <w:r w:rsidRPr="00BA156B">
        <w:t xml:space="preserve">Actualmente se cuenta con diversas definiciones sobre lo que significa la satisfacción del paciente en centros de atención en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Pr="00BA156B">
        <w:fldChar w:fldCharType="separate"/>
      </w:r>
      <w:r w:rsidRPr="00BA156B">
        <w:rPr>
          <w:noProof/>
        </w:rPr>
        <w:t>(19)</w:t>
      </w:r>
      <w:r w:rsidRPr="00BA156B">
        <w:fldChar w:fldCharType="end"/>
      </w:r>
      <w:r w:rsidRPr="00BA156B">
        <w:t>.</w:t>
      </w:r>
    </w:p>
    <w:p w:rsidR="007574D2" w:rsidRPr="00625BCC" w:rsidRDefault="007574D2" w:rsidP="007574D2">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w:t>
      </w:r>
    </w:p>
    <w:p w:rsidR="007574D2" w:rsidRPr="00BA156B" w:rsidRDefault="007574D2" w:rsidP="007574D2">
      <w:pPr>
        <w:pStyle w:val="Ttulo3"/>
        <w:rPr>
          <w:lang w:val="es-PE"/>
        </w:rPr>
      </w:pPr>
      <w:bookmarkStart w:id="6" w:name="_Toc522995576"/>
      <w:r w:rsidRPr="00BA156B">
        <w:rPr>
          <w:lang w:val="es-PE"/>
        </w:rPr>
        <w:t xml:space="preserve">Formas de monitoreo </w:t>
      </w:r>
      <w:r>
        <w:rPr>
          <w:lang w:val="es-PE"/>
        </w:rPr>
        <w:t xml:space="preserve">de la atención sanitaria </w:t>
      </w:r>
      <w:r w:rsidRPr="00BA156B">
        <w:rPr>
          <w:lang w:val="es-PE"/>
        </w:rPr>
        <w:t>en</w:t>
      </w:r>
      <w:r>
        <w:rPr>
          <w:lang w:val="es-PE"/>
        </w:rPr>
        <w:t xml:space="preserve"> el</w:t>
      </w:r>
      <w:r w:rsidRPr="00BA156B">
        <w:rPr>
          <w:lang w:val="es-PE"/>
        </w:rPr>
        <w:t xml:space="preserve"> Perú y el Mundo</w:t>
      </w:r>
      <w:bookmarkEnd w:id="6"/>
    </w:p>
    <w:p w:rsidR="007574D2" w:rsidRPr="00BA156B" w:rsidRDefault="007574D2" w:rsidP="007574D2">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s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w:t>
      </w:r>
    </w:p>
    <w:p w:rsidR="007574D2" w:rsidRDefault="007574D2" w:rsidP="007574D2">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Debido a que los sistemas hospitalarios presentan una compleja interrelación entre diversos procesos, servicios y personal, el monitoreo de calidad de atención puede ser realizada de diversas maneras </w:t>
      </w:r>
      <w:r>
        <w:fldChar w:fldCharType="begin" w:fldLock="1"/>
      </w:r>
      <w:r>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fldChar w:fldCharType="separate"/>
      </w:r>
      <w:r w:rsidRPr="00615A96">
        <w:rPr>
          <w:noProof/>
        </w:rPr>
        <w:t>(20)</w:t>
      </w:r>
      <w:r>
        <w:fldChar w:fldCharType="end"/>
      </w:r>
      <w:r>
        <w:t xml:space="preserve"> siendo una de estas la correcta gestión y monitoreo de los reclamos, que por ser presentados por los mismos pacientes que reciben el servicio, permitiría obtener una aproximación para el monitoreo de la calidad de atención brindada.</w:t>
      </w:r>
    </w:p>
    <w:p w:rsidR="007574D2" w:rsidRPr="00BA156B" w:rsidRDefault="007574D2" w:rsidP="007574D2">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w:t>
      </w:r>
      <w:r w:rsidRPr="00BA156B">
        <w:lastRenderedPageBreak/>
        <w:t xml:space="preserve">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la cual permite a los usuarios que se encuentren dentro de las instalaciones de la IPRESS, ingresar sus reclamos por un medio digital en una pantalla táctil interactiva.</w:t>
      </w:r>
    </w:p>
    <w:p w:rsidR="007574D2" w:rsidRPr="00625BCC" w:rsidRDefault="007574D2" w:rsidP="007574D2">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w:t>
      </w:r>
      <w:r>
        <w:t>aplicativo informático</w:t>
      </w:r>
      <w:r w:rsidRPr="00BA156B">
        <w:t xml:space="preserve"> </w:t>
      </w:r>
      <w:r>
        <w:t>“</w:t>
      </w:r>
      <w:r w:rsidRPr="00BA156B">
        <w:t>Registro Informático de Atención al Asegurado de EsSalud</w:t>
      </w:r>
      <w:r>
        <w:t>”</w:t>
      </w:r>
      <w:r w:rsidRPr="00BA156B">
        <w:t xml:space="preserve"> </w:t>
      </w:r>
      <w:r w:rsidRPr="00BA156B">
        <w:fldChar w:fldCharType="begin" w:fldLock="1"/>
      </w:r>
      <w:r>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Pr="00BA156B">
        <w:fldChar w:fldCharType="separate"/>
      </w:r>
      <w:r w:rsidRPr="00615A96">
        <w:rPr>
          <w:noProof/>
        </w:rPr>
        <w:t>(21)</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7574D2" w:rsidRPr="00BA156B" w:rsidRDefault="007574D2" w:rsidP="007574D2">
      <w:pPr>
        <w:pStyle w:val="Ttulo3"/>
        <w:rPr>
          <w:lang w:val="es-PE"/>
        </w:rPr>
      </w:pPr>
      <w:bookmarkStart w:id="7" w:name="_Toc522995577"/>
      <w:r w:rsidRPr="00BA156B">
        <w:rPr>
          <w:lang w:val="es-PE"/>
        </w:rPr>
        <w:lastRenderedPageBreak/>
        <w:t>Sistema de gestión de reclamos en el sector salud</w:t>
      </w:r>
      <w:bookmarkEnd w:id="7"/>
    </w:p>
    <w:p w:rsidR="007574D2" w:rsidRPr="00625BCC" w:rsidRDefault="007574D2" w:rsidP="007574D2">
      <w:pPr>
        <w:pStyle w:val="Texto"/>
      </w:pPr>
      <w:r w:rsidRPr="00BA156B">
        <w:t xml:space="preserve">Dada la importancia probada de los sistemas para gestión de reclamos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7574D2" w:rsidRPr="00BD5A50" w:rsidRDefault="007574D2" w:rsidP="007574D2">
      <w:pPr>
        <w:pStyle w:val="Ttulo4"/>
      </w:pPr>
      <w:r w:rsidRPr="00BD5A50">
        <w:t>Importancia</w:t>
      </w:r>
    </w:p>
    <w:p w:rsidR="007574D2" w:rsidRPr="00625BCC" w:rsidRDefault="007574D2" w:rsidP="007574D2">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w:t>
      </w:r>
    </w:p>
    <w:p w:rsidR="007574D2" w:rsidRPr="00BD5A50" w:rsidRDefault="007574D2" w:rsidP="007574D2">
      <w:pPr>
        <w:pStyle w:val="Ttulo4"/>
      </w:pPr>
      <w:r w:rsidRPr="00BD5A50">
        <w:t>Utilidad</w:t>
      </w:r>
    </w:p>
    <w:p w:rsidR="007574D2" w:rsidRPr="00625BCC" w:rsidRDefault="007574D2" w:rsidP="007574D2">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w:t>
      </w:r>
    </w:p>
    <w:p w:rsidR="007574D2" w:rsidRPr="00625BCC" w:rsidRDefault="007574D2" w:rsidP="007574D2">
      <w:pPr>
        <w:pStyle w:val="Texto"/>
      </w:pPr>
      <w:r w:rsidRPr="00BA156B">
        <w:lastRenderedPageBreak/>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w:t>
      </w:r>
    </w:p>
    <w:p w:rsidR="007574D2" w:rsidRPr="00BD5A50" w:rsidRDefault="007574D2" w:rsidP="007574D2">
      <w:pPr>
        <w:pStyle w:val="Ttulo4"/>
      </w:pPr>
      <w:r w:rsidRPr="00BD5A50">
        <w:t>Principios</w:t>
      </w:r>
    </w:p>
    <w:p w:rsidR="007574D2" w:rsidRPr="00C128AA" w:rsidRDefault="007574D2" w:rsidP="007574D2">
      <w:pPr>
        <w:pStyle w:val="Texto"/>
      </w:pPr>
      <w:r w:rsidRPr="00BA156B">
        <w:t xml:space="preserve">En Australia se considera necesario que un sistema de atención de reclamos, deba cumplir en cuenta los siguientes 7 principios que garanticen una buena recolección de reclamos, su manejo y el uso que se le dé a la información colectada; esos principios son los siguientes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w:t>
      </w:r>
    </w:p>
    <w:p w:rsidR="007574D2" w:rsidRPr="00BD5A50" w:rsidRDefault="007574D2" w:rsidP="007574D2">
      <w:pPr>
        <w:pStyle w:val="Ttulo5"/>
      </w:pPr>
      <w:r w:rsidRPr="00BD5A50">
        <w:t xml:space="preserve">Mejora de la calidad </w:t>
      </w:r>
    </w:p>
    <w:p w:rsidR="007574D2" w:rsidRPr="00C128AA" w:rsidRDefault="007574D2" w:rsidP="007574D2">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7574D2" w:rsidRDefault="007574D2" w:rsidP="007574D2">
      <w:pPr>
        <w:pStyle w:val="Ttulo5"/>
      </w:pPr>
      <w:r w:rsidRPr="00BA156B">
        <w:t xml:space="preserve">Divulgación pública </w:t>
      </w:r>
    </w:p>
    <w:p w:rsidR="007574D2" w:rsidRPr="00C128AA" w:rsidRDefault="007574D2" w:rsidP="007574D2">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7574D2" w:rsidRDefault="007574D2" w:rsidP="007574D2">
      <w:pPr>
        <w:pStyle w:val="Ttulo5"/>
      </w:pPr>
      <w:r w:rsidRPr="00BA156B">
        <w:lastRenderedPageBreak/>
        <w:t xml:space="preserve">Compromiso </w:t>
      </w:r>
    </w:p>
    <w:p w:rsidR="007574D2" w:rsidRPr="00C128AA" w:rsidRDefault="007574D2" w:rsidP="007574D2">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7574D2" w:rsidRDefault="007574D2" w:rsidP="007574D2">
      <w:pPr>
        <w:pStyle w:val="Ttulo5"/>
      </w:pPr>
      <w:r w:rsidRPr="00BA156B">
        <w:t xml:space="preserve">Accesibilidad </w:t>
      </w:r>
    </w:p>
    <w:p w:rsidR="007574D2" w:rsidRPr="00C128AA" w:rsidRDefault="007574D2" w:rsidP="007574D2">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7574D2" w:rsidRDefault="007574D2" w:rsidP="007574D2">
      <w:pPr>
        <w:pStyle w:val="Ttulo5"/>
      </w:pPr>
      <w:r w:rsidRPr="00BA156B">
        <w:t xml:space="preserve">Sensibilidad </w:t>
      </w:r>
    </w:p>
    <w:p w:rsidR="007574D2" w:rsidRPr="00C128AA" w:rsidRDefault="007574D2" w:rsidP="007574D2">
      <w:pPr>
        <w:pStyle w:val="Texto"/>
      </w:pPr>
      <w:r w:rsidRPr="00BA156B">
        <w:t>Deben tomarse todos los reclamos como una fuente importante de retroalimentación y deben ser tratados con carácter prioritario.</w:t>
      </w:r>
    </w:p>
    <w:p w:rsidR="007574D2" w:rsidRDefault="007574D2" w:rsidP="007574D2">
      <w:pPr>
        <w:pStyle w:val="Ttulo5"/>
      </w:pPr>
      <w:r w:rsidRPr="00BA156B">
        <w:t xml:space="preserve">Transparencia y Responsabilidad </w:t>
      </w:r>
    </w:p>
    <w:p w:rsidR="007574D2" w:rsidRPr="00C128AA" w:rsidRDefault="007574D2" w:rsidP="007574D2">
      <w:pPr>
        <w:pStyle w:val="Texto"/>
      </w:pPr>
      <w:r w:rsidRPr="00BA156B">
        <w:t xml:space="preserve">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w:t>
      </w:r>
      <w:r w:rsidRPr="00BA156B">
        <w:lastRenderedPageBreak/>
        <w:t>Todos los tipos de reclamos y los pasos que se siguieron para solucionarlos deben encontrarse disponibles al público en general.</w:t>
      </w:r>
    </w:p>
    <w:p w:rsidR="007574D2" w:rsidRDefault="007574D2" w:rsidP="007574D2">
      <w:pPr>
        <w:pStyle w:val="Ttulo5"/>
      </w:pPr>
      <w:r w:rsidRPr="00BA156B">
        <w:t>Privacidad y Confidencialidad</w:t>
      </w:r>
    </w:p>
    <w:p w:rsidR="007574D2" w:rsidRPr="00C128AA" w:rsidRDefault="007574D2" w:rsidP="007574D2">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7574D2" w:rsidRPr="00BA156B" w:rsidRDefault="007574D2" w:rsidP="007574D2">
      <w:pPr>
        <w:pStyle w:val="Ttulo2"/>
        <w:rPr>
          <w:lang w:val="es-PE"/>
        </w:rPr>
      </w:pPr>
      <w:bookmarkStart w:id="8" w:name="_Toc520655231"/>
      <w:bookmarkStart w:id="9" w:name="_Toc520655626"/>
      <w:bookmarkStart w:id="10" w:name="_Toc520655232"/>
      <w:bookmarkStart w:id="11" w:name="_Toc520655627"/>
      <w:bookmarkStart w:id="12" w:name="_Toc522995578"/>
      <w:bookmarkEnd w:id="8"/>
      <w:bookmarkEnd w:id="9"/>
      <w:bookmarkEnd w:id="10"/>
      <w:bookmarkEnd w:id="11"/>
      <w:r w:rsidRPr="00BA156B">
        <w:rPr>
          <w:lang w:val="es-PE"/>
        </w:rPr>
        <w:t>Diseño Centrado en el Usuario y su importancia en el sector salud</w:t>
      </w:r>
      <w:bookmarkEnd w:id="12"/>
    </w:p>
    <w:p w:rsidR="007574D2" w:rsidRPr="00BA156B" w:rsidRDefault="007574D2" w:rsidP="007574D2">
      <w:pPr>
        <w:pStyle w:val="Ttulo3"/>
        <w:rPr>
          <w:lang w:val="es-PE"/>
        </w:rPr>
      </w:pPr>
      <w:bookmarkStart w:id="13" w:name="_Toc522995579"/>
      <w:r w:rsidRPr="00BA156B">
        <w:rPr>
          <w:lang w:val="es-PE"/>
        </w:rPr>
        <w:t>Descripción e Importancia</w:t>
      </w:r>
      <w:bookmarkEnd w:id="13"/>
    </w:p>
    <w:p w:rsidR="007574D2" w:rsidRPr="00BA156B" w:rsidRDefault="007574D2" w:rsidP="007574D2">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w:t>
      </w:r>
      <w:r>
        <w:rPr>
          <w:lang w:val="es-PE"/>
        </w:rPr>
        <w:t>aplicativos informáticos</w:t>
      </w:r>
      <w:r w:rsidRPr="00BA156B">
        <w:rPr>
          <w:lang w:val="es-PE"/>
        </w:rPr>
        <w:t xml:space="preserve"> con el propósito de hacer</w:t>
      </w:r>
      <w:r>
        <w:rPr>
          <w:lang w:val="es-PE"/>
        </w:rPr>
        <w:t xml:space="preserve"> aplicativos</w:t>
      </w:r>
      <w:r w:rsidRPr="00BA156B">
        <w:rPr>
          <w:lang w:val="es-PE"/>
        </w:rPr>
        <w:t xml:space="preserve"> más usables enfocándose en </w:t>
      </w:r>
      <w:r>
        <w:rPr>
          <w:lang w:val="es-PE"/>
        </w:rPr>
        <w:t>su</w:t>
      </w:r>
      <w:r w:rsidRPr="00BA156B">
        <w:rPr>
          <w:lang w:val="es-PE"/>
        </w:rPr>
        <w:t xml:space="preserve"> uso</w:t>
      </w:r>
      <w:r>
        <w:rPr>
          <w:lang w:val="es-PE"/>
        </w:rPr>
        <w:t>,</w:t>
      </w:r>
      <w:r w:rsidRPr="00BA156B">
        <w:rPr>
          <w:lang w:val="es-PE"/>
        </w:rPr>
        <w:t xml:space="preserve"> aplicando factores humanos y técnicas de usabilidad </w:t>
      </w:r>
      <w:r w:rsidRPr="00BA156B">
        <w:rPr>
          <w:lang w:val="es-PE"/>
        </w:rPr>
        <w:fldChar w:fldCharType="begin" w:fldLock="1"/>
      </w:r>
      <w:r>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Pr="00BA156B">
        <w:rPr>
          <w:lang w:val="es-PE"/>
        </w:rPr>
        <w:fldChar w:fldCharType="separate"/>
      </w:r>
      <w:r w:rsidRPr="000A0E57">
        <w:rPr>
          <w:noProof/>
          <w:lang w:val="es-PE"/>
        </w:rPr>
        <w:t>(22)</w:t>
      </w:r>
      <w:r w:rsidRPr="00BA156B">
        <w:rPr>
          <w:lang w:val="es-PE"/>
        </w:rPr>
        <w:fldChar w:fldCharType="end"/>
      </w:r>
      <w:r w:rsidRPr="00BA156B">
        <w:rPr>
          <w:lang w:val="es-PE"/>
        </w:rPr>
        <w:t>:</w:t>
      </w:r>
    </w:p>
    <w:p w:rsidR="007574D2" w:rsidRPr="00BA156B" w:rsidRDefault="007574D2" w:rsidP="00DF48A6">
      <w:pPr>
        <w:pStyle w:val="Texto"/>
        <w:numPr>
          <w:ilvl w:val="0"/>
          <w:numId w:val="14"/>
        </w:numPr>
      </w:pPr>
      <w:r w:rsidRPr="00BA156B">
        <w:t>Mejorar el rendimiento de un</w:t>
      </w:r>
      <w:r>
        <w:t xml:space="preserve"> aplicativo informático</w:t>
      </w:r>
      <w:r w:rsidRPr="00BA156B">
        <w:t>.</w:t>
      </w:r>
    </w:p>
    <w:p w:rsidR="007574D2" w:rsidRPr="00BA156B" w:rsidRDefault="007574D2" w:rsidP="00DF48A6">
      <w:pPr>
        <w:pStyle w:val="Texto"/>
        <w:numPr>
          <w:ilvl w:val="0"/>
          <w:numId w:val="14"/>
        </w:numPr>
      </w:pPr>
      <w:r w:rsidRPr="00BA156B">
        <w:t>Crear diseños usables y útiles para diversos tipos de usuarios.</w:t>
      </w:r>
    </w:p>
    <w:p w:rsidR="007574D2" w:rsidRPr="00C128AA" w:rsidRDefault="007574D2" w:rsidP="00DF48A6">
      <w:pPr>
        <w:pStyle w:val="Texto"/>
        <w:numPr>
          <w:ilvl w:val="0"/>
          <w:numId w:val="14"/>
        </w:numPr>
      </w:pPr>
      <w:r w:rsidRPr="00BA156B">
        <w:t>Comprender los objetivos y necesidades de cada tipo de usuario tomando en cuenta sus conocimientos y experiencias previas.</w:t>
      </w:r>
    </w:p>
    <w:p w:rsidR="007574D2" w:rsidRPr="00C128AA" w:rsidRDefault="007574D2" w:rsidP="007574D2">
      <w:pPr>
        <w:pStyle w:val="Texto"/>
      </w:pPr>
      <w:r w:rsidRPr="00BA156B">
        <w:t xml:space="preserve">Lo característico de un diseño centrado en el usuario o humano es que se enfoca tempranamente en los requerimientos, objetivos y experiencia de los diversos tipos </w:t>
      </w:r>
      <w:r w:rsidRPr="00BA156B">
        <w:lastRenderedPageBreak/>
        <w:t xml:space="preserve">de usuarios a través de contacto directo y utiliza metodología iterativa en donde los diseños son mejorados luego de haber sido probados por los mismos usuarios </w:t>
      </w:r>
      <w:r w:rsidRPr="00BA156B">
        <w:fldChar w:fldCharType="begin" w:fldLock="1"/>
      </w:r>
      <w:r>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Pr="00BA156B">
        <w:fldChar w:fldCharType="separate"/>
      </w:r>
      <w:r w:rsidRPr="000A0E57">
        <w:rPr>
          <w:noProof/>
        </w:rPr>
        <w:t>(23)</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w:t>
      </w:r>
    </w:p>
    <w:p w:rsidR="007574D2" w:rsidRPr="00C128AA" w:rsidRDefault="007574D2" w:rsidP="007574D2">
      <w:pPr>
        <w:pStyle w:val="Texto"/>
      </w:pPr>
      <w:r w:rsidRPr="00BA156B">
        <w:t xml:space="preserve">Los resultados de un diseño centrado en el usuario se perciben en un </w:t>
      </w:r>
      <w:r>
        <w:t>aplicativo informático</w:t>
      </w:r>
      <w:r w:rsidRPr="00BA156B">
        <w:t xml:space="preserve"> altamente usable con las siguientes capacidades </w:t>
      </w:r>
      <w:r w:rsidRPr="00BA156B">
        <w:fldChar w:fldCharType="begin" w:fldLock="1"/>
      </w:r>
      <w:r>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Pr="00BA156B">
        <w:fldChar w:fldCharType="separate"/>
      </w:r>
      <w:r w:rsidRPr="000A0E57">
        <w:rPr>
          <w:noProof/>
        </w:rPr>
        <w:t>(24)</w:t>
      </w:r>
      <w:r w:rsidRPr="00BA156B">
        <w:fldChar w:fldCharType="end"/>
      </w:r>
      <w:r w:rsidRPr="00BA156B">
        <w:t>:</w:t>
      </w:r>
    </w:p>
    <w:p w:rsidR="007574D2" w:rsidRPr="00BA156B" w:rsidRDefault="007574D2" w:rsidP="00DF48A6">
      <w:pPr>
        <w:pStyle w:val="Texto"/>
        <w:numPr>
          <w:ilvl w:val="0"/>
          <w:numId w:val="15"/>
        </w:numPr>
      </w:pPr>
      <w:r w:rsidRPr="00BA156B">
        <w:t xml:space="preserve">De Aprendizaje: La medida en que </w:t>
      </w:r>
      <w:r>
        <w:t xml:space="preserve">la estructura de </w:t>
      </w:r>
      <w:r w:rsidRPr="00BA156B">
        <w:t xml:space="preserve">un </w:t>
      </w:r>
      <w:r>
        <w:t>aplicativo informático</w:t>
      </w:r>
      <w:r w:rsidRPr="00BA156B">
        <w:t xml:space="preserve"> puede ser fácilmente aprendido por el usuario.</w:t>
      </w:r>
    </w:p>
    <w:p w:rsidR="007574D2" w:rsidRPr="00BA156B" w:rsidRDefault="007574D2" w:rsidP="00DF48A6">
      <w:pPr>
        <w:pStyle w:val="Texto"/>
        <w:numPr>
          <w:ilvl w:val="0"/>
          <w:numId w:val="15"/>
        </w:numPr>
      </w:pPr>
      <w:r w:rsidRPr="00BA156B">
        <w:t>Eficiencia: es la capacidad de uso eficiente, permitiendo alta productividad.</w:t>
      </w:r>
    </w:p>
    <w:p w:rsidR="007574D2" w:rsidRPr="00BA156B" w:rsidRDefault="007574D2" w:rsidP="00DF48A6">
      <w:pPr>
        <w:pStyle w:val="Texto"/>
        <w:numPr>
          <w:ilvl w:val="0"/>
          <w:numId w:val="15"/>
        </w:numPr>
      </w:pPr>
      <w:r w:rsidRPr="00BA156B">
        <w:t xml:space="preserve">De Memoria: que se refiera a la facilidad con la que el usuario recuerda </w:t>
      </w:r>
      <w:r>
        <w:t>cómo utilizar el</w:t>
      </w:r>
      <w:r w:rsidRPr="00BA156B">
        <w:t xml:space="preserve"> </w:t>
      </w:r>
      <w:r>
        <w:t>aplicativo informático</w:t>
      </w:r>
      <w:r w:rsidRPr="00BA156B">
        <w:t>, sin tener que re-aprender cada vez que lo utiliza.</w:t>
      </w:r>
    </w:p>
    <w:p w:rsidR="007574D2" w:rsidRPr="00BA156B" w:rsidRDefault="007574D2" w:rsidP="00DF48A6">
      <w:pPr>
        <w:pStyle w:val="Texto"/>
        <w:numPr>
          <w:ilvl w:val="0"/>
          <w:numId w:val="15"/>
        </w:numPr>
      </w:pPr>
      <w:r w:rsidRPr="00BA156B">
        <w:t>Manejo de errores: consistente en una baja tasa de errores y una fácil recuperación ante errores producidos por el usuario.</w:t>
      </w:r>
    </w:p>
    <w:p w:rsidR="007574D2" w:rsidRPr="00C128AA" w:rsidRDefault="007574D2" w:rsidP="00DF48A6">
      <w:pPr>
        <w:pStyle w:val="Texto"/>
        <w:numPr>
          <w:ilvl w:val="0"/>
          <w:numId w:val="15"/>
        </w:numPr>
      </w:pPr>
      <w:r w:rsidRPr="00BA156B">
        <w:t>Satisfacci</w:t>
      </w:r>
      <w:r>
        <w:t>ón: que mide qué</w:t>
      </w:r>
      <w:r w:rsidRPr="00BA156B">
        <w:t xml:space="preserve"> tan placentero es el uso del </w:t>
      </w:r>
      <w:r>
        <w:t>aplicativo informático</w:t>
      </w:r>
      <w:r w:rsidRPr="00BA156B">
        <w:t>.</w:t>
      </w:r>
    </w:p>
    <w:p w:rsidR="007574D2" w:rsidRPr="00017896" w:rsidRDefault="007574D2" w:rsidP="007574D2">
      <w:pPr>
        <w:pStyle w:val="Texto"/>
      </w:pPr>
      <w:r w:rsidRPr="00BA156B">
        <w:t xml:space="preserve">Cuando se diseña un </w:t>
      </w:r>
      <w:r>
        <w:t>aplicativo informático</w:t>
      </w:r>
      <w:r w:rsidRPr="00BA156B">
        <w:t xml:space="preserve"> sin considerar a los usuarios finales de este, puede resultar en </w:t>
      </w:r>
      <w:r>
        <w:t>aplicativos informáticos</w:t>
      </w:r>
      <w:r w:rsidRPr="00BA156B">
        <w:t xml:space="preserve"> costosos, confusos, no-intuitivos y poco útiles para los usuarios finales </w:t>
      </w:r>
      <w:r w:rsidRPr="00BA156B">
        <w:fldChar w:fldCharType="begin" w:fldLock="1"/>
      </w:r>
      <w:r>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Pr="00BA156B">
        <w:fldChar w:fldCharType="separate"/>
      </w:r>
      <w:r w:rsidRPr="000A0E57">
        <w:rPr>
          <w:noProof/>
        </w:rPr>
        <w:t>(25)</w:t>
      </w:r>
      <w:r w:rsidRPr="00BA156B">
        <w:fldChar w:fldCharType="end"/>
      </w:r>
      <w:r w:rsidRPr="00BA156B">
        <w:t xml:space="preserve">. </w:t>
      </w:r>
    </w:p>
    <w:p w:rsidR="007574D2" w:rsidRPr="00BA156B" w:rsidRDefault="007574D2" w:rsidP="007574D2">
      <w:pPr>
        <w:pStyle w:val="Ttulo3"/>
        <w:rPr>
          <w:lang w:val="es-PE"/>
        </w:rPr>
      </w:pPr>
      <w:bookmarkStart w:id="14" w:name="_Toc522995580"/>
      <w:r w:rsidRPr="00BA156B">
        <w:rPr>
          <w:lang w:val="es-PE"/>
        </w:rPr>
        <w:lastRenderedPageBreak/>
        <w:t>Metodología del diseño centrado en el usuario</w:t>
      </w:r>
      <w:bookmarkEnd w:id="14"/>
    </w:p>
    <w:p w:rsidR="007574D2" w:rsidRDefault="007574D2" w:rsidP="007574D2">
      <w:pPr>
        <w:pStyle w:val="Texto"/>
      </w:pPr>
      <w:r w:rsidRPr="00BA156B">
        <w:t xml:space="preserve">Según el </w:t>
      </w:r>
      <w:proofErr w:type="spellStart"/>
      <w:r w:rsidRPr="00F916E3">
        <w:t>World</w:t>
      </w:r>
      <w:proofErr w:type="spellEnd"/>
      <w:r w:rsidRPr="00F916E3">
        <w:t xml:space="preserve"> Wide Web </w:t>
      </w:r>
      <w:proofErr w:type="spellStart"/>
      <w:r w:rsidRPr="00F916E3">
        <w:t>Consortium</w:t>
      </w:r>
      <w:proofErr w:type="spellEnd"/>
      <w:r w:rsidRPr="00BA156B">
        <w:t xml:space="preserve">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w:t>
      </w:r>
      <w:r>
        <w:t>,</w:t>
      </w:r>
      <w:r w:rsidRPr="00BA156B">
        <w:t xml:space="preserve"> </w:t>
      </w:r>
      <w:r>
        <w:t>aunque los principios básicos y técnicas son iguales, puede presentar diversas variaciones. La siguiente imagen gráfica el proceso usualmente utilizado para la creación de aplicaciones Web.</w:t>
      </w:r>
    </w:p>
    <w:p w:rsidR="007574D2" w:rsidRPr="007815C0" w:rsidRDefault="007574D2" w:rsidP="007574D2">
      <w:pPr>
        <w:pStyle w:val="Texto"/>
        <w:jc w:val="center"/>
        <w:rPr>
          <w:sz w:val="20"/>
          <w:szCs w:val="20"/>
        </w:rPr>
      </w:pPr>
      <w:r>
        <w:rPr>
          <w:noProof/>
          <w:lang w:val="en-CA" w:eastAsia="en-CA"/>
        </w:rPr>
        <w:drawing>
          <wp:anchor distT="0" distB="0" distL="114300" distR="114300" simplePos="0" relativeHeight="251659264" behindDoc="0" locked="0" layoutInCell="1" allowOverlap="1" wp14:anchorId="4982D636" wp14:editId="3B60C184">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r w:rsidRPr="007815C0">
        <w:rPr>
          <w:sz w:val="20"/>
          <w:szCs w:val="20"/>
        </w:rPr>
        <w:t xml:space="preserve">Fuente: Usabilla.com </w:t>
      </w:r>
      <w:r w:rsidRPr="007815C0">
        <w:rPr>
          <w:sz w:val="20"/>
          <w:szCs w:val="20"/>
        </w:rPr>
        <w:fldChar w:fldCharType="begin" w:fldLock="1"/>
      </w:r>
      <w:r>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Pr="007815C0">
        <w:rPr>
          <w:sz w:val="20"/>
          <w:szCs w:val="20"/>
        </w:rPr>
        <w:fldChar w:fldCharType="separate"/>
      </w:r>
      <w:r w:rsidRPr="000A0E57">
        <w:rPr>
          <w:noProof/>
          <w:sz w:val="20"/>
          <w:szCs w:val="20"/>
        </w:rPr>
        <w:t>(26)</w:t>
      </w:r>
      <w:r w:rsidRPr="007815C0">
        <w:rPr>
          <w:sz w:val="20"/>
          <w:szCs w:val="20"/>
        </w:rPr>
        <w:fldChar w:fldCharType="end"/>
      </w:r>
    </w:p>
    <w:p w:rsidR="007574D2" w:rsidRPr="00017896" w:rsidRDefault="007574D2" w:rsidP="007574D2">
      <w:pPr>
        <w:pStyle w:val="Texto"/>
      </w:pPr>
      <w:r>
        <w:t>De las fases mostradas en la imagen anterior, se hace mucha incidencia en la estructura de las 3 primeras fases:</w:t>
      </w:r>
    </w:p>
    <w:p w:rsidR="007574D2" w:rsidRDefault="007574D2" w:rsidP="00DF48A6">
      <w:pPr>
        <w:pStyle w:val="Ttulo4"/>
        <w:numPr>
          <w:ilvl w:val="0"/>
          <w:numId w:val="7"/>
        </w:numPr>
      </w:pPr>
      <w:r w:rsidRPr="007046F5">
        <w:t>Análisis o fase exploratoria</w:t>
      </w:r>
      <w:r w:rsidRPr="00BA156B">
        <w:t xml:space="preserve"> </w:t>
      </w:r>
    </w:p>
    <w:p w:rsidR="007574D2" w:rsidRPr="00BA156B" w:rsidRDefault="007574D2" w:rsidP="007574D2">
      <w:pPr>
        <w:pStyle w:val="Texto"/>
      </w:pPr>
      <w:r w:rsidRPr="00BA156B">
        <w:t xml:space="preserve">Se recopila información sobre el contexto de uso y los requerimientos específicos para el </w:t>
      </w:r>
      <w:r>
        <w:t>aplicativo informático</w:t>
      </w:r>
      <w:r w:rsidRPr="00BA156B">
        <w:t>. Tiene a su vez 3 componentes:</w:t>
      </w:r>
    </w:p>
    <w:p w:rsidR="007574D2" w:rsidRPr="00466892" w:rsidRDefault="007574D2" w:rsidP="00DF48A6">
      <w:pPr>
        <w:pStyle w:val="Ttulo5"/>
        <w:numPr>
          <w:ilvl w:val="0"/>
          <w:numId w:val="8"/>
        </w:numPr>
        <w:rPr>
          <w:lang w:val="es-PE"/>
        </w:rPr>
      </w:pPr>
      <w:r w:rsidRPr="00017896">
        <w:rPr>
          <w:rStyle w:val="TextoCar"/>
        </w:rPr>
        <w:t>Análisis corporativo</w:t>
      </w:r>
      <w:r w:rsidRPr="00466892">
        <w:rPr>
          <w:rStyle w:val="TextoCar"/>
        </w:rPr>
        <w:t>, que permite identificar</w:t>
      </w:r>
    </w:p>
    <w:p w:rsidR="007574D2" w:rsidRPr="00BA156B" w:rsidRDefault="007574D2" w:rsidP="00DF48A6">
      <w:pPr>
        <w:pStyle w:val="Texto"/>
        <w:numPr>
          <w:ilvl w:val="3"/>
          <w:numId w:val="9"/>
        </w:numPr>
      </w:pPr>
      <w:r w:rsidRPr="00BA156B">
        <w:t>Objetivos corporativos.</w:t>
      </w:r>
    </w:p>
    <w:p w:rsidR="007574D2" w:rsidRPr="00BA156B" w:rsidRDefault="007574D2" w:rsidP="00DF48A6">
      <w:pPr>
        <w:pStyle w:val="Texto"/>
        <w:numPr>
          <w:ilvl w:val="3"/>
          <w:numId w:val="9"/>
        </w:numPr>
      </w:pPr>
      <w:r w:rsidRPr="00BA156B">
        <w:t>Requerimientos corporativos.</w:t>
      </w:r>
    </w:p>
    <w:p w:rsidR="007574D2" w:rsidRPr="00BA156B" w:rsidRDefault="007574D2" w:rsidP="00DF48A6">
      <w:pPr>
        <w:pStyle w:val="Texto"/>
        <w:numPr>
          <w:ilvl w:val="3"/>
          <w:numId w:val="9"/>
        </w:numPr>
      </w:pPr>
      <w:r w:rsidRPr="00BA156B">
        <w:lastRenderedPageBreak/>
        <w:t xml:space="preserve">Imagen que la institución desea proyectar a través del </w:t>
      </w:r>
      <w:r>
        <w:t>aplicativo informático</w:t>
      </w:r>
      <w:r w:rsidRPr="00BA156B">
        <w:t>.</w:t>
      </w:r>
    </w:p>
    <w:p w:rsidR="007574D2" w:rsidRPr="00BA156B" w:rsidRDefault="007574D2" w:rsidP="00DF48A6">
      <w:pPr>
        <w:pStyle w:val="Texto"/>
        <w:numPr>
          <w:ilvl w:val="3"/>
          <w:numId w:val="9"/>
        </w:numPr>
      </w:pPr>
      <w:r w:rsidRPr="00BA156B">
        <w:t xml:space="preserve">Desafíos y Limitaciones que enfrentará el </w:t>
      </w:r>
      <w:r>
        <w:t>aplicativo informático</w:t>
      </w:r>
      <w:r w:rsidRPr="00BA156B">
        <w:t>.</w:t>
      </w:r>
    </w:p>
    <w:p w:rsidR="007574D2" w:rsidRPr="00BA156B" w:rsidRDefault="007574D2" w:rsidP="007574D2">
      <w:pPr>
        <w:pStyle w:val="Ttulo5"/>
        <w:rPr>
          <w:lang w:val="es-PE"/>
        </w:rPr>
      </w:pPr>
      <w:r w:rsidRPr="00BA156B">
        <w:rPr>
          <w:lang w:val="es-PE"/>
        </w:rPr>
        <w:t>Análisis del usuario, para identificar</w:t>
      </w:r>
    </w:p>
    <w:p w:rsidR="007574D2" w:rsidRPr="00BA156B" w:rsidRDefault="007574D2" w:rsidP="00DF48A6">
      <w:pPr>
        <w:pStyle w:val="Texto"/>
        <w:numPr>
          <w:ilvl w:val="0"/>
          <w:numId w:val="10"/>
        </w:numPr>
      </w:pPr>
      <w:r w:rsidRPr="00BA156B">
        <w:t>Usuarios finales.</w:t>
      </w:r>
    </w:p>
    <w:p w:rsidR="007574D2" w:rsidRPr="00BA156B" w:rsidRDefault="007574D2" w:rsidP="00DF48A6">
      <w:pPr>
        <w:pStyle w:val="Texto"/>
        <w:numPr>
          <w:ilvl w:val="0"/>
          <w:numId w:val="10"/>
        </w:numPr>
      </w:pPr>
      <w:r w:rsidRPr="00BA156B">
        <w:t xml:space="preserve">Objetivos de los usuarios finales en el </w:t>
      </w:r>
      <w:r>
        <w:t>aplicativo informático</w:t>
      </w:r>
      <w:r w:rsidRPr="00BA156B">
        <w:t>.</w:t>
      </w:r>
    </w:p>
    <w:p w:rsidR="007574D2" w:rsidRPr="00BA156B" w:rsidRDefault="007574D2" w:rsidP="00DF48A6">
      <w:pPr>
        <w:pStyle w:val="Texto"/>
        <w:numPr>
          <w:ilvl w:val="0"/>
          <w:numId w:val="10"/>
        </w:numPr>
      </w:pPr>
      <w:r w:rsidRPr="00BA156B">
        <w:t>Conocimientos previos, experiencia y entorno de los usuarios</w:t>
      </w:r>
      <w:r>
        <w:t>.</w:t>
      </w:r>
    </w:p>
    <w:p w:rsidR="007574D2" w:rsidRPr="00BA156B" w:rsidRDefault="007574D2" w:rsidP="007574D2">
      <w:pPr>
        <w:pStyle w:val="Ttulo5"/>
        <w:rPr>
          <w:lang w:val="es-PE"/>
        </w:rPr>
      </w:pPr>
      <w:r w:rsidRPr="00BA156B">
        <w:rPr>
          <w:lang w:val="es-PE"/>
        </w:rPr>
        <w:t xml:space="preserve">Análisis del </w:t>
      </w:r>
      <w:r>
        <w:rPr>
          <w:lang w:val="es-PE"/>
        </w:rPr>
        <w:t>aplicativo informático</w:t>
      </w:r>
    </w:p>
    <w:p w:rsidR="007574D2" w:rsidRPr="00BA156B" w:rsidRDefault="007574D2" w:rsidP="00DF48A6">
      <w:pPr>
        <w:pStyle w:val="Texto"/>
        <w:numPr>
          <w:ilvl w:val="0"/>
          <w:numId w:val="11"/>
        </w:numPr>
      </w:pPr>
      <w:r w:rsidRPr="00BA156B">
        <w:t xml:space="preserve">Arquitectura de la Información: Identificar el contenido </w:t>
      </w:r>
      <w:r>
        <w:t>dentro</w:t>
      </w:r>
      <w:r w:rsidRPr="00BA156B">
        <w:t xml:space="preserve"> </w:t>
      </w:r>
      <w:r>
        <w:t>d</w:t>
      </w:r>
      <w:r w:rsidRPr="00BA156B">
        <w:t xml:space="preserve">el </w:t>
      </w:r>
      <w:r>
        <w:t>aplicativo informático</w:t>
      </w:r>
      <w:r w:rsidRPr="00BA156B">
        <w:t>, su agrupación y jerarquía.</w:t>
      </w:r>
    </w:p>
    <w:p w:rsidR="007574D2" w:rsidRPr="00017896" w:rsidRDefault="007574D2" w:rsidP="00DF48A6">
      <w:pPr>
        <w:pStyle w:val="Texto"/>
        <w:numPr>
          <w:ilvl w:val="0"/>
          <w:numId w:val="11"/>
        </w:numPr>
      </w:pPr>
      <w:r w:rsidRPr="00BA156B">
        <w:t xml:space="preserve">Flujo: Identificar el flujo que tendrá el </w:t>
      </w:r>
      <w:r>
        <w:t>aplicativo informático</w:t>
      </w:r>
      <w:r w:rsidRPr="00BA156B">
        <w:t xml:space="preserve">. Es decir, cuál será el orden de las pantallas que verá el usuario final cuando utilice el </w:t>
      </w:r>
      <w:r>
        <w:t>aplicativo informático</w:t>
      </w:r>
      <w:r w:rsidRPr="00BA156B">
        <w:t>.</w:t>
      </w:r>
      <w:r>
        <w:t xml:space="preserve"> </w:t>
      </w:r>
    </w:p>
    <w:p w:rsidR="007574D2" w:rsidRDefault="007574D2" w:rsidP="007574D2">
      <w:pPr>
        <w:pStyle w:val="Ttulo4"/>
      </w:pPr>
      <w:r w:rsidRPr="00BA156B">
        <w:lastRenderedPageBreak/>
        <w:t xml:space="preserve">Diseño </w:t>
      </w:r>
    </w:p>
    <w:p w:rsidR="007574D2" w:rsidRPr="00BA156B" w:rsidRDefault="007574D2" w:rsidP="007574D2">
      <w:pPr>
        <w:pStyle w:val="Texto"/>
      </w:pPr>
      <w:r w:rsidRPr="00BA156B">
        <w:t>Con toda la información recolectada se procede a la fase de diseño que consiste en realizar lo siguiente:</w:t>
      </w:r>
    </w:p>
    <w:p w:rsidR="007574D2" w:rsidRDefault="007574D2" w:rsidP="00DF48A6">
      <w:pPr>
        <w:pStyle w:val="Ttulo5"/>
        <w:numPr>
          <w:ilvl w:val="0"/>
          <w:numId w:val="12"/>
        </w:numPr>
      </w:pPr>
      <w:r w:rsidRPr="00BA156B">
        <w:t>Prototipos de baja fidelidad (</w:t>
      </w:r>
      <w:proofErr w:type="spellStart"/>
      <w:r w:rsidRPr="00F916E3">
        <w:rPr>
          <w:lang w:val="es-ES"/>
        </w:rPr>
        <w:t>Wireframes</w:t>
      </w:r>
      <w:proofErr w:type="spellEnd"/>
      <w:r w:rsidRPr="00BA156B">
        <w:t xml:space="preserve">) </w:t>
      </w:r>
    </w:p>
    <w:p w:rsidR="007574D2" w:rsidRPr="00BA156B" w:rsidRDefault="007574D2" w:rsidP="007574D2">
      <w:pPr>
        <w:pStyle w:val="Texto"/>
      </w:pPr>
      <w:r w:rsidRPr="00BA156B">
        <w:t xml:space="preserve">Se utiliza para la diagramación del </w:t>
      </w:r>
      <w:r>
        <w:t>aplicativo informático</w:t>
      </w:r>
      <w:r w:rsidRPr="00BA156B">
        <w:t xml:space="preserve">, con esto se puede uno enfocar en cuáles serán los bloques de información y cómo funciona la interacción del usuario para llegar a cumplir su objetivo. Pueden hacerse tanto </w:t>
      </w:r>
      <w:proofErr w:type="spellStart"/>
      <w:r w:rsidRPr="00F916E3">
        <w:t>wireframes</w:t>
      </w:r>
      <w:proofErr w:type="spellEnd"/>
      <w:r w:rsidRPr="00BA156B">
        <w:t xml:space="preserve"> en lápiz y papel y/o </w:t>
      </w:r>
      <w:proofErr w:type="spellStart"/>
      <w:r w:rsidRPr="00F916E3">
        <w:t>wireframes</w:t>
      </w:r>
      <w:proofErr w:type="spellEnd"/>
      <w:r w:rsidRPr="00BA156B">
        <w:t xml:space="preserve"> en programas especializados.</w:t>
      </w:r>
    </w:p>
    <w:p w:rsidR="007574D2" w:rsidRDefault="007574D2" w:rsidP="007574D2">
      <w:pPr>
        <w:pStyle w:val="Ttulo5"/>
      </w:pPr>
      <w:r w:rsidRPr="00BA156B">
        <w:t>Prototipos de alta fidelidad (</w:t>
      </w:r>
      <w:proofErr w:type="spellStart"/>
      <w:r w:rsidRPr="00F916E3">
        <w:rPr>
          <w:lang w:val="es-ES"/>
        </w:rPr>
        <w:t>Mockup</w:t>
      </w:r>
      <w:proofErr w:type="spellEnd"/>
      <w:r w:rsidRPr="00BA156B">
        <w:t xml:space="preserve">) </w:t>
      </w:r>
    </w:p>
    <w:p w:rsidR="007574D2" w:rsidRPr="00BA156B" w:rsidRDefault="007574D2" w:rsidP="007574D2">
      <w:pPr>
        <w:pStyle w:val="Texto"/>
      </w:pPr>
      <w:r w:rsidRPr="00BA156B">
        <w:t xml:space="preserve">Maquetas realizadas para demostración y evaluación del diseño. Este proceso debe hacerse para cada una de las pantallas que tenga el </w:t>
      </w:r>
      <w:r>
        <w:t>aplicativo informático</w:t>
      </w:r>
      <w:r w:rsidRPr="00BA156B">
        <w:t xml:space="preserve"> y posterior a la realización de </w:t>
      </w:r>
      <w:proofErr w:type="spellStart"/>
      <w:r w:rsidRPr="00F916E3">
        <w:t>wireframes</w:t>
      </w:r>
      <w:proofErr w:type="spellEnd"/>
      <w:r w:rsidRPr="00BA156B">
        <w:t>.</w:t>
      </w:r>
    </w:p>
    <w:p w:rsidR="007574D2" w:rsidRDefault="007574D2" w:rsidP="007574D2">
      <w:pPr>
        <w:pStyle w:val="Ttulo5"/>
      </w:pPr>
      <w:proofErr w:type="spellStart"/>
      <w:r w:rsidRPr="00BA156B">
        <w:t>Prototipado</w:t>
      </w:r>
      <w:proofErr w:type="spellEnd"/>
      <w:r w:rsidRPr="00BA156B">
        <w:t xml:space="preserve"> funcional </w:t>
      </w:r>
    </w:p>
    <w:p w:rsidR="007574D2" w:rsidRPr="00017896" w:rsidRDefault="007574D2" w:rsidP="007574D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r>
        <w:t xml:space="preserve"> aplicativo informático</w:t>
      </w:r>
      <w:r w:rsidRPr="00BA156B">
        <w:t>.</w:t>
      </w:r>
    </w:p>
    <w:p w:rsidR="007574D2" w:rsidRDefault="007574D2" w:rsidP="007574D2">
      <w:pPr>
        <w:pStyle w:val="Ttulo4"/>
      </w:pPr>
      <w:r w:rsidRPr="00BA156B">
        <w:t xml:space="preserve">Evaluación </w:t>
      </w:r>
    </w:p>
    <w:p w:rsidR="007574D2" w:rsidRPr="00BA156B" w:rsidRDefault="007574D2" w:rsidP="007574D2">
      <w:pPr>
        <w:pStyle w:val="Texto"/>
      </w:pPr>
      <w:r w:rsidRPr="00BA156B">
        <w:t>Consiste en la evaluación de un prototipo funcional con diversos tipos de técnicas para pruebas, siendo las más comunes:</w:t>
      </w:r>
    </w:p>
    <w:p w:rsidR="007574D2" w:rsidRDefault="007574D2" w:rsidP="00DF48A6">
      <w:pPr>
        <w:pStyle w:val="Ttulo5"/>
        <w:numPr>
          <w:ilvl w:val="0"/>
          <w:numId w:val="13"/>
        </w:numPr>
      </w:pPr>
      <w:r w:rsidRPr="00BA156B">
        <w:lastRenderedPageBreak/>
        <w:t>Evaluación Heurística</w:t>
      </w:r>
    </w:p>
    <w:p w:rsidR="007574D2" w:rsidRPr="00BA156B" w:rsidRDefault="007574D2" w:rsidP="007574D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Pr="00BA156B">
        <w:t xml:space="preserve"> </w:t>
      </w:r>
      <w:r w:rsidRPr="00BA156B">
        <w:fldChar w:fldCharType="begin" w:fldLock="1"/>
      </w:r>
      <w:r>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Pr="00BA156B">
        <w:fldChar w:fldCharType="separate"/>
      </w:r>
      <w:r w:rsidRPr="000A0E57">
        <w:rPr>
          <w:noProof/>
        </w:rPr>
        <w:t>(27)</w:t>
      </w:r>
      <w:r w:rsidRPr="00BA156B">
        <w:fldChar w:fldCharType="end"/>
      </w:r>
      <w:r w:rsidRPr="00BA156B">
        <w:t xml:space="preserve">. </w:t>
      </w:r>
    </w:p>
    <w:p w:rsidR="007574D2" w:rsidRDefault="007574D2" w:rsidP="007574D2">
      <w:pPr>
        <w:pStyle w:val="Ttulo5"/>
      </w:pPr>
      <w:r w:rsidRPr="00BA156B">
        <w:t xml:space="preserve">Test de Usuarios </w:t>
      </w:r>
    </w:p>
    <w:p w:rsidR="007574D2" w:rsidRPr="00017896" w:rsidRDefault="007574D2" w:rsidP="007574D2">
      <w:pPr>
        <w:pStyle w:val="Texto"/>
      </w:pPr>
      <w:r w:rsidRPr="00BA156B">
        <w:t xml:space="preserve">Pruebas con usuarios para encontrar posibles problemas de usabilidad. </w:t>
      </w:r>
      <w:r>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aplicativo informático debe ser capaz de realizar y una vez identificados, ayuda a probar su rediseño. Para esto, deben identificarse tareas por cada tipo de usuario que puedan ser resueltas con el prototipo a probar y entregarlo a los usuarios al momento de la prueba </w:t>
      </w:r>
      <w:r>
        <w:fldChar w:fldCharType="begin" w:fldLock="1"/>
      </w:r>
      <w:r>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fldChar w:fldCharType="separate"/>
      </w:r>
      <w:r w:rsidRPr="000A0E57">
        <w:rPr>
          <w:noProof/>
        </w:rPr>
        <w:t>(28)</w:t>
      </w:r>
      <w:r>
        <w:fldChar w:fldCharType="end"/>
      </w:r>
      <w:r>
        <w:t>.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El desarrollo de la “Realización de Tareas” va usualmente de la mano con</w:t>
      </w:r>
      <w:r w:rsidRPr="00BA156B">
        <w:t xml:space="preserve"> </w:t>
      </w:r>
      <w:r>
        <w:t>la metodología “</w:t>
      </w:r>
      <w:proofErr w:type="spellStart"/>
      <w:r w:rsidRPr="00F916E3">
        <w:t>Think-Aloud</w:t>
      </w:r>
      <w:proofErr w:type="spellEnd"/>
      <w:r>
        <w:t xml:space="preserve">” ya que ayuda a determinar expectativas de los usuarios e identificar aspectos del aplicativo informático que puedan resultar confusos. Consiste en la observación directa mientras el usuario va realizando la tarea y se le pide al usuario que vaya explicando en voz alta lo que observa, entiende, siente y hace en cada momento </w:t>
      </w:r>
      <w:r>
        <w:fldChar w:fldCharType="begin" w:fldLock="1"/>
      </w:r>
      <w:r>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fldChar w:fldCharType="separate"/>
      </w:r>
      <w:r w:rsidRPr="000A0E57">
        <w:rPr>
          <w:noProof/>
        </w:rPr>
        <w:t>(29)</w:t>
      </w:r>
      <w:r>
        <w:fldChar w:fldCharType="end"/>
      </w:r>
      <w:r>
        <w:t>.</w:t>
      </w:r>
    </w:p>
    <w:p w:rsidR="007574D2" w:rsidRPr="00017896" w:rsidRDefault="007574D2" w:rsidP="007574D2">
      <w:pPr>
        <w:pStyle w:val="Texto"/>
      </w:pPr>
      <w:r w:rsidRPr="00BA156B">
        <w:lastRenderedPageBreak/>
        <w:t>Cabe resaltar que la fase de diseño y la fase de evaluación, son iterativas, es decir que se repite el proceso la cantidad de veces que sea necesario para tener un diseño consistente.</w:t>
      </w:r>
    </w:p>
    <w:p w:rsidR="007574D2" w:rsidRPr="00BA156B" w:rsidRDefault="007574D2" w:rsidP="007574D2">
      <w:pPr>
        <w:pStyle w:val="Ttulo3"/>
        <w:rPr>
          <w:lang w:val="es-PE"/>
        </w:rPr>
      </w:pPr>
      <w:bookmarkStart w:id="15" w:name="_Toc522995581"/>
      <w:r w:rsidRPr="00BA156B">
        <w:rPr>
          <w:lang w:val="es-PE"/>
        </w:rPr>
        <w:t xml:space="preserve">Importancia </w:t>
      </w:r>
      <w:r>
        <w:rPr>
          <w:lang w:val="es-PE"/>
        </w:rPr>
        <w:t xml:space="preserve">del </w:t>
      </w:r>
      <w:r w:rsidRPr="00BA156B">
        <w:rPr>
          <w:lang w:val="es-PE"/>
        </w:rPr>
        <w:t>Diseño centrado en el usuario en el sector salud</w:t>
      </w:r>
      <w:r>
        <w:rPr>
          <w:lang w:val="es-PE"/>
        </w:rPr>
        <w:t>.</w:t>
      </w:r>
      <w:bookmarkEnd w:id="15"/>
      <w:r w:rsidRPr="00BA156B">
        <w:rPr>
          <w:lang w:val="es-PE"/>
        </w:rPr>
        <w:t xml:space="preserve"> </w:t>
      </w:r>
    </w:p>
    <w:p w:rsidR="007574D2" w:rsidRPr="00017896" w:rsidRDefault="007574D2" w:rsidP="007574D2">
      <w:pPr>
        <w:pStyle w:val="Texto"/>
      </w:pPr>
      <w:r w:rsidRPr="00BA156B">
        <w:t>Los principios del UCD en Tecnologías de Información en Salud (</w:t>
      </w:r>
      <w:proofErr w:type="spellStart"/>
      <w:r w:rsidRPr="00F916E3">
        <w:t>Health</w:t>
      </w:r>
      <w:proofErr w:type="spellEnd"/>
      <w:r w:rsidRPr="00F916E3">
        <w:t xml:space="preserve"> </w:t>
      </w:r>
      <w:proofErr w:type="spellStart"/>
      <w:r w:rsidRPr="00F916E3">
        <w:t>Information</w:t>
      </w:r>
      <w:proofErr w:type="spellEnd"/>
      <w:r w:rsidRPr="00F916E3">
        <w:t xml:space="preserve"> Technologies</w:t>
      </w:r>
      <w:r w:rsidRPr="00BA156B">
        <w:t xml:space="preserve">, HIT) han sido identificados como fundamentales por la Asociación Médica Americana en conjunto con el gobierno de Estados Unidos, ya que consideran a estos enfoques como requerimientos críticos al momento de crear un </w:t>
      </w:r>
      <w:r>
        <w:t xml:space="preserve">aplicativo informático </w:t>
      </w:r>
      <w:r w:rsidRPr="00BA156B">
        <w:t xml:space="preserve">clínico </w:t>
      </w:r>
      <w:r w:rsidRPr="00BA156B">
        <w:fldChar w:fldCharType="begin" w:fldLock="1"/>
      </w:r>
      <w:r>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Pr="00BA156B">
        <w:fldChar w:fldCharType="separate"/>
      </w:r>
      <w:r w:rsidRPr="000A0E57">
        <w:rPr>
          <w:noProof/>
        </w:rPr>
        <w:t>(30)</w:t>
      </w:r>
      <w:r w:rsidRPr="00BA156B">
        <w:fldChar w:fldCharType="end"/>
      </w:r>
      <w:r w:rsidRPr="00BA156B">
        <w:t xml:space="preserve">. Sin el uso de esta metodología, no se puede garantizar que un </w:t>
      </w:r>
      <w:r>
        <w:t xml:space="preserve">aplicativo informático </w:t>
      </w:r>
      <w:r w:rsidRPr="00BA156B">
        <w:t xml:space="preserve">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Pr="00BA156B">
        <w:fldChar w:fldCharType="separate"/>
      </w:r>
      <w:r w:rsidRPr="000A0E57">
        <w:rPr>
          <w:noProof/>
        </w:rPr>
        <w:t>(31)</w:t>
      </w:r>
      <w:r w:rsidRPr="00BA156B">
        <w:fldChar w:fldCharType="end"/>
      </w:r>
      <w:r w:rsidRPr="00BA156B">
        <w:t xml:space="preserve">, asegurando su funcionalidad y aumentando la probabilidad de conseguir los resultados esper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 xml:space="preserve">. </w:t>
      </w:r>
    </w:p>
    <w:p w:rsidR="007574D2" w:rsidRDefault="007574D2" w:rsidP="007574D2">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w:t>
      </w:r>
    </w:p>
    <w:p w:rsidR="007574D2" w:rsidRPr="00BA156B" w:rsidRDefault="007574D2" w:rsidP="007574D2">
      <w:pPr>
        <w:pStyle w:val="Ttulo3"/>
      </w:pPr>
      <w:bookmarkStart w:id="16" w:name="_Toc522995582"/>
      <w:r w:rsidRPr="00BA156B">
        <w:t>Diseño centrado en el usuario en el sector Salud en Perú</w:t>
      </w:r>
      <w:bookmarkEnd w:id="16"/>
    </w:p>
    <w:p w:rsidR="007574D2" w:rsidRPr="00017896" w:rsidRDefault="007574D2" w:rsidP="007574D2">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rsidR="007574D2" w:rsidRPr="00BA156B" w:rsidRDefault="007574D2" w:rsidP="007574D2">
      <w:pPr>
        <w:pStyle w:val="Ttulo2"/>
        <w:rPr>
          <w:lang w:val="es-PE"/>
        </w:rPr>
      </w:pPr>
      <w:bookmarkStart w:id="17" w:name="_Toc520655238"/>
      <w:bookmarkStart w:id="18" w:name="_Toc520655633"/>
      <w:bookmarkStart w:id="19" w:name="_Toc520655239"/>
      <w:bookmarkStart w:id="20" w:name="_Toc520655634"/>
      <w:bookmarkStart w:id="21" w:name="_Toc522995583"/>
      <w:bookmarkEnd w:id="17"/>
      <w:bookmarkEnd w:id="18"/>
      <w:bookmarkEnd w:id="19"/>
      <w:bookmarkEnd w:id="20"/>
      <w:r w:rsidRPr="00BA156B">
        <w:rPr>
          <w:lang w:val="es-PE"/>
        </w:rPr>
        <w:t>Caso: Superintendencia Nacional de Salud (SUSALUD) – Perú</w:t>
      </w:r>
      <w:bookmarkEnd w:id="21"/>
    </w:p>
    <w:p w:rsidR="007574D2" w:rsidRPr="00BA156B" w:rsidRDefault="007574D2" w:rsidP="007574D2">
      <w:pPr>
        <w:pStyle w:val="Ttulo3"/>
        <w:rPr>
          <w:lang w:val="es-PE"/>
        </w:rPr>
      </w:pPr>
      <w:bookmarkStart w:id="22" w:name="_Toc522995584"/>
      <w:r w:rsidRPr="00BA156B">
        <w:rPr>
          <w:lang w:val="es-PE"/>
        </w:rPr>
        <w:t>Descripción</w:t>
      </w:r>
      <w:bookmarkEnd w:id="22"/>
    </w:p>
    <w:p w:rsidR="007574D2" w:rsidRPr="00017896" w:rsidRDefault="007574D2" w:rsidP="007574D2">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Pr="00BA156B">
        <w:fldChar w:fldCharType="separate"/>
      </w:r>
      <w:r w:rsidRPr="000A0E57">
        <w:rPr>
          <w:noProof/>
        </w:rPr>
        <w:t>(33)</w:t>
      </w:r>
      <w:r w:rsidRPr="00BA156B">
        <w:fldChar w:fldCharType="end"/>
      </w:r>
      <w:r w:rsidRPr="00BA156B">
        <w:t xml:space="preserve">. </w:t>
      </w:r>
    </w:p>
    <w:p w:rsidR="007574D2" w:rsidRPr="00017896" w:rsidRDefault="007574D2" w:rsidP="007574D2">
      <w:pPr>
        <w:pStyle w:val="Texto"/>
      </w:pPr>
      <w:r w:rsidRPr="00BA156B">
        <w:t>Cuenta con 4 líneas de acción:</w:t>
      </w:r>
    </w:p>
    <w:p w:rsidR="007574D2" w:rsidRPr="00BA156B" w:rsidRDefault="007574D2" w:rsidP="00DF48A6">
      <w:pPr>
        <w:pStyle w:val="Texto"/>
        <w:numPr>
          <w:ilvl w:val="0"/>
          <w:numId w:val="16"/>
        </w:numPr>
      </w:pPr>
      <w:r w:rsidRPr="00BA156B">
        <w:t>Promoción y protección de los derechos en salud.</w:t>
      </w:r>
    </w:p>
    <w:p w:rsidR="007574D2" w:rsidRPr="00BA156B" w:rsidRDefault="007574D2" w:rsidP="00DF48A6">
      <w:pPr>
        <w:pStyle w:val="Texto"/>
        <w:numPr>
          <w:ilvl w:val="0"/>
          <w:numId w:val="16"/>
        </w:numPr>
      </w:pPr>
      <w:r w:rsidRPr="00BA156B">
        <w:t>Prevención, mediante supervisión a los establecimientos de salud.</w:t>
      </w:r>
    </w:p>
    <w:p w:rsidR="007574D2" w:rsidRPr="00BA156B" w:rsidRDefault="007574D2" w:rsidP="00DF48A6">
      <w:pPr>
        <w:pStyle w:val="Texto"/>
        <w:numPr>
          <w:ilvl w:val="0"/>
          <w:numId w:val="16"/>
        </w:numPr>
      </w:pPr>
      <w:r w:rsidRPr="00BA156B">
        <w:lastRenderedPageBreak/>
        <w:t>Restitución al derecho, por medio de fiscalización, medidas correctivas y sanciones cuando se ameriten.</w:t>
      </w:r>
    </w:p>
    <w:p w:rsidR="007574D2" w:rsidRPr="00017896" w:rsidRDefault="007574D2" w:rsidP="00DF48A6">
      <w:pPr>
        <w:pStyle w:val="Texto"/>
        <w:numPr>
          <w:ilvl w:val="0"/>
          <w:numId w:val="16"/>
        </w:numPr>
      </w:pPr>
      <w:r w:rsidRPr="00BA156B">
        <w:t>Investigación y Desarrollo, por medio de sistemas de información.</w:t>
      </w:r>
    </w:p>
    <w:p w:rsidR="007574D2" w:rsidRPr="00017896" w:rsidRDefault="007574D2" w:rsidP="007574D2">
      <w:pPr>
        <w:pStyle w:val="Texto"/>
      </w:pPr>
      <w:r w:rsidRPr="00BA156B">
        <w:t>Para enero del 2018, existen en total 21</w:t>
      </w:r>
      <w:r>
        <w:t>.</w:t>
      </w:r>
      <w:r w:rsidRPr="00BA156B">
        <w:t>119 IPRESS a nivel nacional, las cuales se dividen en privadas (57</w:t>
      </w:r>
      <w:r>
        <w:t>,</w:t>
      </w:r>
      <w:r w:rsidRPr="00BA156B">
        <w:t>79% de las instituciones) y públicas (42</w:t>
      </w:r>
      <w:r>
        <w:t>,</w:t>
      </w:r>
      <w:r w:rsidRPr="00BA156B">
        <w:t xml:space="preserve">20%)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En el Perú, existen diversas IAFAS que</w:t>
      </w:r>
      <w:r>
        <w:t>, al 1 de e</w:t>
      </w:r>
      <w:r w:rsidRPr="00BA156B">
        <w:t>nero del 2018 contaban con el 84</w:t>
      </w:r>
      <w:r>
        <w:t>,</w:t>
      </w:r>
      <w:r w:rsidRPr="00BA156B">
        <w:t>99% del total de los ciudadanos peruanos asegurados a nivel nacional. De ellos, el 62</w:t>
      </w:r>
      <w:r>
        <w:t>,</w:t>
      </w:r>
      <w:r w:rsidRPr="00BA156B">
        <w:t>6% se encuentra asegurado por Seguro Integral de Salud promovido por el Gobierno del Perú. Esto significa que el 37</w:t>
      </w:r>
      <w:r>
        <w:t>,</w:t>
      </w:r>
      <w:r w:rsidRPr="00BA156B">
        <w:t xml:space="preserve">4% de la población, aproximadamente 10 millones de ciudadanos, se encuentran repartidos entre los seguros de EsSalud, Fuerzas Armadas y Policía Nacional del Perú y aseguradoras privadas </w:t>
      </w:r>
      <w:r w:rsidRPr="00BA156B">
        <w:fldChar w:fldCharType="begin" w:fldLock="1"/>
      </w:r>
      <w:r>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Pr="00BA156B">
        <w:fldChar w:fldCharType="separate"/>
      </w:r>
      <w:r w:rsidRPr="000A0E57">
        <w:rPr>
          <w:noProof/>
        </w:rPr>
        <w:t>(35)</w:t>
      </w:r>
      <w:r w:rsidRPr="00BA156B">
        <w:fldChar w:fldCharType="end"/>
      </w:r>
      <w:r w:rsidRPr="00BA156B">
        <w:t>.</w:t>
      </w:r>
    </w:p>
    <w:p w:rsidR="007574D2" w:rsidRPr="00017896" w:rsidRDefault="007574D2" w:rsidP="007574D2">
      <w:pPr>
        <w:pStyle w:val="Ttulo3"/>
        <w:rPr>
          <w:lang w:val="es-PE"/>
        </w:rPr>
      </w:pPr>
      <w:bookmarkStart w:id="23" w:name="_Toc522995585"/>
      <w:r w:rsidRPr="00BA156B">
        <w:rPr>
          <w:lang w:val="es-PE"/>
        </w:rPr>
        <w:t>Sistema de Solicitudes en Atención al Ciudadano</w:t>
      </w:r>
      <w:bookmarkEnd w:id="23"/>
    </w:p>
    <w:p w:rsidR="007574D2" w:rsidRPr="00017896" w:rsidRDefault="007574D2" w:rsidP="007574D2">
      <w:pPr>
        <w:pStyle w:val="Texto"/>
      </w:pPr>
      <w:r w:rsidRPr="00BA156B">
        <w:t>SUSALUD cuenta con el llamado ‘Sistema de Solicitudes en Atención al Ciudadano’</w:t>
      </w:r>
      <w:r>
        <w:t>, un aplicativo informático</w:t>
      </w:r>
      <w:r w:rsidRPr="00BA156B">
        <w:t xml:space="preserve"> con el cual se espera obtener una retroalimentación de parte de los ciudadanos sobre la calidad de los servicios de salud brindados en diversas partes del Perú, dentro de este</w:t>
      </w:r>
      <w:r>
        <w:t xml:space="preserve"> aplicativo informático</w:t>
      </w:r>
      <w:r w:rsidRPr="00BA156B">
        <w:t xml:space="preserve"> se manejan tres tipos diferentes de solicitude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w:t>
      </w:r>
    </w:p>
    <w:p w:rsidR="007574D2" w:rsidRPr="00BA156B" w:rsidRDefault="007574D2" w:rsidP="00DF48A6">
      <w:pPr>
        <w:pStyle w:val="Texto"/>
        <w:numPr>
          <w:ilvl w:val="0"/>
          <w:numId w:val="17"/>
        </w:numPr>
      </w:pPr>
      <w:r w:rsidRPr="00BA156B">
        <w:t>Consultas</w:t>
      </w:r>
    </w:p>
    <w:p w:rsidR="007574D2" w:rsidRPr="00BA156B" w:rsidRDefault="007574D2" w:rsidP="00DF48A6">
      <w:pPr>
        <w:pStyle w:val="Texto"/>
        <w:numPr>
          <w:ilvl w:val="0"/>
          <w:numId w:val="17"/>
        </w:numPr>
      </w:pPr>
      <w:r w:rsidRPr="00BA156B">
        <w:t>Pedido de Intervención (PIN)</w:t>
      </w:r>
    </w:p>
    <w:p w:rsidR="007574D2" w:rsidRPr="00017896" w:rsidRDefault="007574D2" w:rsidP="00DF48A6">
      <w:pPr>
        <w:pStyle w:val="Texto"/>
        <w:numPr>
          <w:ilvl w:val="0"/>
          <w:numId w:val="17"/>
        </w:numPr>
      </w:pPr>
      <w:r w:rsidRPr="00BA156B">
        <w:t>Quejas</w:t>
      </w:r>
    </w:p>
    <w:p w:rsidR="007574D2" w:rsidRPr="00017896" w:rsidRDefault="007574D2" w:rsidP="007574D2">
      <w:pPr>
        <w:pStyle w:val="Texto"/>
      </w:pPr>
      <w:r w:rsidRPr="00BA156B">
        <w:lastRenderedPageBreak/>
        <w:t xml:space="preserve">Estas solicitudes pueden ser ingresadas al </w:t>
      </w:r>
      <w:r>
        <w:t xml:space="preserve">aplicativo informático </w:t>
      </w:r>
      <w:r w:rsidRPr="00BA156B">
        <w:t xml:space="preserve">por personal de SUSALUD como por ciudadanos utilizando diversos canales brindados al ciudadano. Los canales brindado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on vía presencial, vía escrita, vía telefónica con una línea gratuita, vía Internet mediante su página web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correo electrónico, redes sociales, pantallas interactivas instaladas en algunos hospitales y aplicativos para 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Pr="00BA156B">
        <w:fldChar w:fldCharType="separate"/>
      </w:r>
      <w:r w:rsidRPr="000A0E57">
        <w:rPr>
          <w:noProof/>
        </w:rPr>
        <w:t>(38)</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Pr="00BA156B">
        <w:fldChar w:fldCharType="separate"/>
      </w:r>
      <w:r w:rsidRPr="000A0E57">
        <w:rPr>
          <w:noProof/>
        </w:rPr>
        <w:t>(39)</w:t>
      </w:r>
      <w:r w:rsidRPr="00BA156B">
        <w:fldChar w:fldCharType="end"/>
      </w:r>
      <w:r w:rsidRPr="00BA156B">
        <w:t>. De todos estos canales, al final del 2017 se observó que el canal más utilizado por los ciudadanos fue la línea gratuita con el 41% del total de solicitudes presentadas, siguiéndole por la vía presencial con el 21</w:t>
      </w:r>
      <w:r>
        <w:t>,</w:t>
      </w:r>
      <w:r w:rsidRPr="00BA156B">
        <w:t>34% y luego por su página web con el 19</w:t>
      </w:r>
      <w:r>
        <w:t>,</w:t>
      </w:r>
      <w:r w:rsidRPr="00BA156B">
        <w:t xml:space="preserve">1% del total de las solicitudes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Luego de que se introdujera el aplicativo móvil, se duplicó el número de solicitudes de parte de la ciudadanía sobre los servicios y prestaciones dadas por las IPRESS. En el año 2014 hubo 27</w:t>
      </w:r>
      <w:r>
        <w:t>.</w:t>
      </w:r>
      <w:r w:rsidRPr="00BA156B">
        <w:t>039 solicitudes entre quejas, consultas y PIN, mientras que en el año 2015 hubo 62</w:t>
      </w:r>
      <w:r>
        <w:t>.</w:t>
      </w:r>
      <w:r w:rsidRPr="00BA156B">
        <w:t>200 solicitudes en total. En el año 2016 casi se llegó a las 100 mil solicitudes en total y hasta comienzos de mayo de 2017 se habían presentado 24</w:t>
      </w:r>
      <w:r>
        <w:t>.</w:t>
      </w:r>
      <w:r w:rsidRPr="00BA156B">
        <w:t>483 solicitudes</w:t>
      </w:r>
      <w:r>
        <w:t xml:space="preserve"> que fue el punto de corte para la Tabla Nº1</w:t>
      </w:r>
      <w:r w:rsidRPr="00BA156B">
        <w:t xml:space="preserve">. </w:t>
      </w:r>
      <w:r>
        <w:t>Desde comienzos del año 2018</w:t>
      </w:r>
      <w:r w:rsidRPr="00BA156B">
        <w:t xml:space="preserve"> los valores que se muestran dentro del Tablero de Control de SUSALUD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Pr="00BA156B">
        <w:lastRenderedPageBreak/>
        <w:t xml:space="preserve">que se actualizaba de manera manual ya que era en una hoja de cálculo y el otro era un </w:t>
      </w:r>
      <w:r>
        <w:t>aplicativo informático</w:t>
      </w:r>
      <w:r w:rsidRPr="00BA156B">
        <w:t xml:space="preserve"> automatizado. Ambos sistemas almacenaban información distinta y actualmente se está transfiriendo la información contenida en la hoja de cálculo al </w:t>
      </w:r>
      <w:r>
        <w:t>aplicativo informático</w:t>
      </w:r>
      <w:r w:rsidRPr="00BA156B">
        <w:t>. Por esto la información mostrada en marzo del 2018 era inconsistente con la que se mostraba en mayo del 2017</w:t>
      </w:r>
      <w:r>
        <w:t xml:space="preserve"> por falta de datos. Es por ello que se determinó mostrar los datos recolectados hasta mayo del 2017 ya que fue la última información que se recolectó que contuviera datos de ambos sistemas mencionados por SUSALUD.</w:t>
      </w:r>
    </w:p>
    <w:p w:rsidR="007574D2" w:rsidRPr="00017896" w:rsidRDefault="007574D2" w:rsidP="007574D2">
      <w:pPr>
        <w:pStyle w:val="Texto"/>
      </w:pPr>
      <w:r w:rsidRPr="00BA156B">
        <w:t>Revisando la Tabla Nº1 se puede ver con claridad cómo ha ido aumentando el número de solicitudes a través de los años.</w:t>
      </w:r>
    </w:p>
    <w:p w:rsidR="007574D2" w:rsidRPr="00BA156B" w:rsidRDefault="007574D2" w:rsidP="007574D2">
      <w:pPr>
        <w:spacing w:line="360" w:lineRule="auto"/>
        <w:jc w:val="both"/>
      </w:pPr>
      <w:r w:rsidRPr="000E6381">
        <w:rPr>
          <w:noProof/>
          <w:lang w:val="en-CA" w:eastAsia="en-CA"/>
        </w:rPr>
        <w:drawing>
          <wp:inline distT="0" distB="0" distL="0" distR="0" wp14:anchorId="09ECB97A" wp14:editId="59942C9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7574D2" w:rsidRPr="00BA156B" w:rsidRDefault="007574D2" w:rsidP="007574D2">
      <w:pPr>
        <w:pStyle w:val="Texto"/>
        <w:jc w:val="center"/>
      </w:pPr>
      <w:r w:rsidRPr="00BA156B">
        <w:t>Tabla Nº1. Número de solicitudes recibidas por año.</w:t>
      </w:r>
    </w:p>
    <w:p w:rsidR="007574D2" w:rsidRPr="00017896" w:rsidRDefault="007574D2" w:rsidP="007574D2">
      <w:pPr>
        <w:pStyle w:val="Texto"/>
        <w:jc w:val="center"/>
      </w:pPr>
      <w:r w:rsidRPr="00BA156B">
        <w:t>Fuente: Tablero de Control – SUSALUD.</w:t>
      </w:r>
      <w:r>
        <w:t xml:space="preserve"> Data reportada a mayo 2017</w:t>
      </w:r>
      <w:r w:rsidRPr="00BA156B">
        <w:t xml:space="preserve">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p>
    <w:p w:rsidR="007574D2" w:rsidRPr="00017896" w:rsidRDefault="007574D2" w:rsidP="007574D2">
      <w:pPr>
        <w:pStyle w:val="Texto"/>
      </w:pPr>
      <w:r w:rsidRPr="00BA156B">
        <w:t xml:space="preserve">Una nueva herramienta </w:t>
      </w:r>
      <w:r>
        <w:t xml:space="preserve">informática </w:t>
      </w:r>
      <w:r w:rsidRPr="00BA156B">
        <w:t xml:space="preserve">que se añadió a la web de SUSALUD es un aplicativo llamado SUSALUD MAP en el cual deberían aparecer las condiciones de funcionamiento de cada IPRESS. Haciendo una búsqueda simple de un hospital 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w:t>
      </w:r>
      <w:r w:rsidRPr="00BA156B">
        <w:lastRenderedPageBreak/>
        <w:t xml:space="preserve">herramienta es que se encuentra desorganizada y en ciertas partes </w:t>
      </w:r>
      <w:r>
        <w:t>está</w:t>
      </w:r>
      <w:r w:rsidRPr="00BA156B">
        <w:t xml:space="preserve"> desactualizada </w:t>
      </w:r>
      <w:r w:rsidRPr="00BA156B">
        <w:fldChar w:fldCharType="begin" w:fldLock="1"/>
      </w:r>
      <w:r>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Pr="00BA156B">
        <w:fldChar w:fldCharType="separate"/>
      </w:r>
      <w:r w:rsidRPr="000A0E57">
        <w:rPr>
          <w:noProof/>
        </w:rPr>
        <w:t>(40)</w:t>
      </w:r>
      <w:r w:rsidRPr="00BA156B">
        <w:fldChar w:fldCharType="end"/>
      </w:r>
      <w:r w:rsidRPr="00BA156B">
        <w:t>.</w:t>
      </w:r>
    </w:p>
    <w:p w:rsidR="007574D2" w:rsidRPr="00017896" w:rsidRDefault="007574D2" w:rsidP="007574D2">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7574D2" w:rsidRPr="00BA156B" w:rsidRDefault="007574D2" w:rsidP="007574D2">
      <w:pPr>
        <w:pStyle w:val="Ttulo3"/>
        <w:rPr>
          <w:lang w:val="es-PE"/>
        </w:rPr>
      </w:pPr>
      <w:bookmarkStart w:id="24" w:name="_Toc522995586"/>
      <w:r w:rsidRPr="00BA156B">
        <w:rPr>
          <w:lang w:val="es-PE"/>
        </w:rPr>
        <w:t>Normativa vigente para el recojo y manejo de reclamos en el sector salud</w:t>
      </w:r>
      <w:bookmarkEnd w:id="24"/>
    </w:p>
    <w:p w:rsidR="007574D2" w:rsidRPr="00017896" w:rsidRDefault="007574D2" w:rsidP="007574D2">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Dentro de este Decreto Supremo se encuentra la diferenciación entre reclamos y quejas. Esta diferencia radica en ante qué institución se ha presentado la inconformidad, cuando se presenta ante una IPRESS se considera reclamo; cuando se presenta ante SUSALUD, es considerada una queja. </w:t>
      </w:r>
    </w:p>
    <w:p w:rsidR="007574D2" w:rsidRPr="00017896" w:rsidRDefault="007574D2" w:rsidP="007574D2">
      <w:pPr>
        <w:pStyle w:val="Texto"/>
      </w:pPr>
      <w:r w:rsidRPr="00BA156B">
        <w:t xml:space="preserve">Bajo esta normativa se dispone que tanto las IAFAS, IPRESS y UGIPRESS se encuentran obligadas a implementar un Sistema de Registro de consultas y </w:t>
      </w:r>
      <w:r w:rsidRPr="00BA156B">
        <w:lastRenderedPageBreak/>
        <w:t xml:space="preserve">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w:t>
      </w:r>
      <w:r>
        <w:t>“</w:t>
      </w:r>
      <w:r w:rsidRPr="00BA156B">
        <w:t>Denuncia</w:t>
      </w:r>
      <w:r>
        <w:t>”</w:t>
      </w:r>
      <w:r w:rsidRPr="00BA156B">
        <w:t xml:space="preserve">.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la diferencia entre ambos formatos radica principalmente en diferentes causas del reclamo presentado </w:t>
      </w:r>
      <w:r w:rsidRPr="00BA156B">
        <w:fldChar w:fldCharType="begin" w:fldLock="1"/>
      </w:r>
      <w:r>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Pr="00BA156B">
        <w:fldChar w:fldCharType="separate"/>
      </w:r>
      <w:r w:rsidRPr="000A0E57">
        <w:rPr>
          <w:noProof/>
        </w:rPr>
        <w:t>(41)</w:t>
      </w:r>
      <w:r w:rsidRPr="00BA156B">
        <w:fldChar w:fldCharType="end"/>
      </w:r>
      <w:r w:rsidRPr="00BA156B">
        <w:t>.</w:t>
      </w:r>
    </w:p>
    <w:p w:rsidR="007574D2" w:rsidRPr="00BA156B" w:rsidRDefault="007574D2" w:rsidP="007574D2">
      <w:pPr>
        <w:pStyle w:val="Ttulo3"/>
        <w:rPr>
          <w:lang w:val="es-PE"/>
        </w:rPr>
      </w:pPr>
      <w:bookmarkStart w:id="25" w:name="_Toc522995587"/>
      <w:r w:rsidRPr="00BA156B">
        <w:rPr>
          <w:lang w:val="es-PE"/>
        </w:rPr>
        <w:t>Limitaciones del Sistema de Solicitudes en Atención al Ciudadano</w:t>
      </w:r>
      <w:bookmarkEnd w:id="25"/>
    </w:p>
    <w:p w:rsidR="007574D2" w:rsidRPr="00017896" w:rsidRDefault="007574D2" w:rsidP="007574D2">
      <w:pPr>
        <w:pStyle w:val="Texto"/>
      </w:pPr>
      <w:r w:rsidRPr="00BA156B">
        <w:t xml:space="preserve">SUSALUD cuenta con una Plataforma de Información donde se esperaría que se pudiera tener estadística sobre cuáles son los principales tipos de preocupaciones </w:t>
      </w:r>
      <w:r w:rsidRPr="00BA156B">
        <w:lastRenderedPageBreak/>
        <w:t xml:space="preserve">y/o problemas de los asegurados por IPRES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Pr="00BA156B">
        <w:fldChar w:fldCharType="separate"/>
      </w:r>
      <w:r w:rsidRPr="000A0E57">
        <w:rPr>
          <w:noProof/>
        </w:rPr>
        <w:t>(42)</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7574D2" w:rsidRPr="00017896" w:rsidRDefault="007574D2" w:rsidP="007574D2">
      <w:pPr>
        <w:pStyle w:val="Texto"/>
      </w:pPr>
      <w:r w:rsidRPr="00BA156B">
        <w:t xml:space="preserve">Es por esta razón que se revisó a fondo las estadísticas que presenta SUSALUD dentro de su Plataforma de Información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7574D2" w:rsidRPr="00BA156B" w:rsidRDefault="007574D2" w:rsidP="007574D2">
      <w:pPr>
        <w:pStyle w:val="Ttulo3"/>
        <w:rPr>
          <w:lang w:val="es-PE"/>
        </w:rPr>
      </w:pPr>
      <w:bookmarkStart w:id="26" w:name="_Toc522995588"/>
      <w:r w:rsidRPr="00BA156B">
        <w:rPr>
          <w:lang w:val="es-PE"/>
        </w:rPr>
        <w:lastRenderedPageBreak/>
        <w:t>Oportunidades de Mejora</w:t>
      </w:r>
      <w:bookmarkEnd w:id="26"/>
    </w:p>
    <w:p w:rsidR="007574D2" w:rsidRDefault="007574D2" w:rsidP="007574D2">
      <w:pPr>
        <w:pStyle w:val="Texto"/>
      </w:pPr>
      <w:r w:rsidRPr="00BA156B">
        <w:t xml:space="preserve">Con la evidencia expuesta del manejo de reclamos y las limitantes expuestas se pueden pensar en varias formas de mejorar el </w:t>
      </w:r>
      <w:r>
        <w:t>aplicativo informático</w:t>
      </w:r>
      <w:r w:rsidRPr="00BA156B">
        <w:t xml:space="preserve"> teniendo en cuenta tanto las necesidades de los asegurados como la de las IPRESS y SUSALUD. Un </w:t>
      </w:r>
      <w:r>
        <w:t xml:space="preserve">aplicativo informático </w:t>
      </w:r>
      <w:r w:rsidRPr="00BA156B">
        <w:t xml:space="preserve">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w:t>
      </w:r>
      <w:r>
        <w:t>aplicativo informático</w:t>
      </w:r>
      <w:r w:rsidRPr="00BA156B">
        <w:t xml:space="preserve"> se mejoraría el alcance de la información proveniente en los reclamos y podría manejarse de una forma que permita proponer proyectos de mejora para </w:t>
      </w:r>
      <w:r>
        <w:t xml:space="preserve">la red de establecimientos de salud del MINSA </w:t>
      </w:r>
      <w:r w:rsidRPr="00BA156B">
        <w:t>del Perú.</w:t>
      </w:r>
    </w:p>
    <w:p w:rsidR="007574D2" w:rsidRDefault="007574D2" w:rsidP="007574D2">
      <w:pPr>
        <w:pStyle w:val="Texto"/>
      </w:pPr>
      <w:r>
        <w:t>Durante la búsqueda bibliográfica de este estudio, se realizaron búsquedas acerca de sistemas parecidos que se utilizan en otros países para el recojo, manejo y gestión de los reclamos, se encontraron referencias a manuales de gestión de reclamos los cuales fueron explicados en el primer capítulo de este estudio. No se encontraron referencias a aplicativos de gestión de reclamos ideados utilizando una metodología de investigación como la de UCD. Dicha búsqueda bibliográfica se realizó en las bases de datos “</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rsidR="007574D2" w:rsidRPr="000538FD" w:rsidRDefault="007574D2" w:rsidP="007574D2">
      <w:pPr>
        <w:pStyle w:val="Ttulo1"/>
      </w:pPr>
      <w:bookmarkStart w:id="27" w:name="_Toc522995589"/>
      <w:r w:rsidRPr="00BA156B">
        <w:lastRenderedPageBreak/>
        <w:t>Justificación del estudio</w:t>
      </w:r>
      <w:bookmarkEnd w:id="27"/>
    </w:p>
    <w:p w:rsidR="007574D2" w:rsidRPr="000538FD" w:rsidRDefault="007574D2" w:rsidP="007574D2">
      <w:pPr>
        <w:pStyle w:val="Texto"/>
      </w:pPr>
      <w:r w:rsidRPr="00BA156B">
        <w:t xml:space="preserve">Bajo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w:t>
      </w:r>
      <w:r>
        <w:t>la implementación de</w:t>
      </w:r>
      <w:r w:rsidRPr="00BA156B">
        <w:t xml:space="preserve"> un </w:t>
      </w:r>
      <w:r>
        <w:t>aplicativo informático</w:t>
      </w:r>
      <w:r w:rsidRPr="00BA156B">
        <w:t xml:space="preserve"> centralizado</w:t>
      </w:r>
      <w:r>
        <w:t xml:space="preserve"> que permita a todas las IPRESS recoger y manejar sus reclamos de manera ordenada y que además permita la supervisión de SUSALUD sería de mucha más utilidad que </w:t>
      </w:r>
      <w:r w:rsidRPr="00BA156B">
        <w:t xml:space="preserve">la creación de </w:t>
      </w:r>
      <w:r>
        <w:t>varios</w:t>
      </w:r>
      <w:r w:rsidRPr="00BA156B">
        <w:t xml:space="preserve"> </w:t>
      </w:r>
      <w:r>
        <w:t>aplicativos</w:t>
      </w:r>
      <w:r w:rsidRPr="00BA156B">
        <w:t xml:space="preserve"> independientes que realicen estas</w:t>
      </w:r>
      <w:r>
        <w:t xml:space="preserve"> mismas</w:t>
      </w:r>
      <w:r w:rsidRPr="00BA156B">
        <w:t xml:space="preserve"> funciones, ya que</w:t>
      </w:r>
      <w:r>
        <w:t xml:space="preserve"> implicarían un mayor esfuerzo al momento de fiscalización y no permitirían una concentración de datos similares</w:t>
      </w:r>
      <w:r w:rsidRPr="00BA156B">
        <w:t xml:space="preserve">. Esto es debido a que un </w:t>
      </w:r>
      <w:r>
        <w:t>aplicativo</w:t>
      </w:r>
      <w:r w:rsidRPr="00BA156B">
        <w:t xml:space="preserve"> de esta naturaleza permitiría no solamente que la comunicación entre IPRESS y ciudadanos mejorar</w:t>
      </w:r>
      <w:r>
        <w:t>a</w:t>
      </w:r>
      <w:r w:rsidRPr="00BA156B">
        <w:t xml:space="preserve">, sino además serviría para una correcta supervisión de parte de organismos fiscalizadores como SUSALUD. Este </w:t>
      </w:r>
      <w:r>
        <w:t xml:space="preserve">aplicativo informático </w:t>
      </w:r>
      <w:r w:rsidRPr="00BA156B">
        <w:t xml:space="preserve">debería permitir a los ciudadanos monitorear el estado de sus reclamos y visualizar información que le permita tomar una mejor decisión sobre dónde prefiere buscar atención médica. Este sería un </w:t>
      </w:r>
      <w:r>
        <w:t xml:space="preserve">aplicativo </w:t>
      </w:r>
      <w:r w:rsidRPr="00BA156B">
        <w:t>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7574D2" w:rsidRPr="00BA156B" w:rsidRDefault="007574D2" w:rsidP="007574D2">
      <w:pPr>
        <w:pStyle w:val="Texto"/>
      </w:pPr>
      <w:r w:rsidRPr="00BA156B">
        <w:t xml:space="preserve">Para el diseño de este </w:t>
      </w:r>
      <w:r>
        <w:t>aplicativo informático</w:t>
      </w:r>
      <w:r w:rsidRPr="00BA156B">
        <w:t xml:space="preserve"> se escogió la metodología del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w:t>
      </w:r>
      <w:r w:rsidRPr="00BA156B">
        <w:lastRenderedPageBreak/>
        <w:t xml:space="preserve">interacción con usuarios que permite identificar necesidades, requerimientos, dificultades y problemas. Ya que existirían varios tipos de usuario que harían uso de este </w:t>
      </w:r>
      <w:r>
        <w:t>aplicativo</w:t>
      </w:r>
      <w:r w:rsidRPr="00BA156B">
        <w:t xml:space="preserve"> </w:t>
      </w:r>
      <w:r>
        <w:t>informático</w:t>
      </w:r>
      <w:r w:rsidRPr="00BA156B">
        <w:t xml:space="preserve"> de distintas maneras para cumplir sus objetivos específicos, el </w:t>
      </w:r>
      <w:r>
        <w:t xml:space="preserve">aplicativo </w:t>
      </w:r>
      <w:r w:rsidRPr="00BA156B">
        <w:t xml:space="preserve">debe </w:t>
      </w:r>
      <w:r>
        <w:t>considerar</w:t>
      </w:r>
      <w:r w:rsidRPr="00BA156B">
        <w:t xml:space="preserve"> cada una de sus necesidades y procesos de trabajo. Todo esto para que el </w:t>
      </w:r>
      <w:r>
        <w:t xml:space="preserve">aplicativo </w:t>
      </w:r>
      <w:r w:rsidRPr="00BA156B">
        <w:t>sea utilizado de manera correcta para que permita una verdadera mejora dentro de</w:t>
      </w:r>
      <w:r>
        <w:t xml:space="preserve"> la red de establecimientos de salud del MINSA del </w:t>
      </w:r>
      <w:r w:rsidRPr="0045196B">
        <w:t>Perú</w:t>
      </w:r>
      <w:r w:rsidRPr="00BA156B">
        <w:t>.</w:t>
      </w:r>
    </w:p>
    <w:p w:rsidR="007574D2" w:rsidRPr="000538FD" w:rsidRDefault="007574D2" w:rsidP="007574D2">
      <w:pPr>
        <w:pStyle w:val="Ttulo1"/>
      </w:pPr>
      <w:bookmarkStart w:id="28" w:name="_Toc522995590"/>
      <w:r w:rsidRPr="00BA156B">
        <w:lastRenderedPageBreak/>
        <w:t>Objetivos</w:t>
      </w:r>
      <w:bookmarkEnd w:id="28"/>
    </w:p>
    <w:p w:rsidR="007574D2" w:rsidRPr="000538FD" w:rsidRDefault="007574D2" w:rsidP="00DF48A6">
      <w:pPr>
        <w:pStyle w:val="Ttulo2"/>
        <w:numPr>
          <w:ilvl w:val="0"/>
          <w:numId w:val="2"/>
        </w:numPr>
        <w:rPr>
          <w:lang w:val="es-PE"/>
        </w:rPr>
      </w:pPr>
      <w:bookmarkStart w:id="29" w:name="_Toc522995591"/>
      <w:r w:rsidRPr="00BA156B">
        <w:rPr>
          <w:lang w:val="es-PE"/>
        </w:rPr>
        <w:t>Objetivo General</w:t>
      </w:r>
      <w:bookmarkEnd w:id="29"/>
    </w:p>
    <w:p w:rsidR="007574D2" w:rsidRPr="000538FD" w:rsidRDefault="007574D2" w:rsidP="007574D2">
      <w:pPr>
        <w:pStyle w:val="Texto"/>
      </w:pPr>
      <w:r w:rsidRPr="00BA156B">
        <w:t xml:space="preserve">Proponer el diseño de un </w:t>
      </w:r>
      <w:r>
        <w:t xml:space="preserve">aplicativo informático </w:t>
      </w:r>
      <w:r w:rsidRPr="00BA156B">
        <w:t>centralizado</w:t>
      </w:r>
      <w:r>
        <w:t xml:space="preserve">, que se encuentre adaptado a la normativa y principios vigentes, </w:t>
      </w:r>
      <w:r w:rsidRPr="00BA156B">
        <w:t xml:space="preserve">para el recojo, gestión y monitoreo de reclamos en </w:t>
      </w:r>
      <w:r>
        <w:t>las</w:t>
      </w:r>
      <w:r w:rsidRPr="00BA156B">
        <w:t xml:space="preserve"> IPRESS que sea accesible por personal de SUSALUD para supervisión y por ciudadanos para tener una comunicación continua con su IPRESS.</w:t>
      </w:r>
    </w:p>
    <w:p w:rsidR="007574D2" w:rsidRPr="000538FD" w:rsidRDefault="007574D2" w:rsidP="007574D2">
      <w:pPr>
        <w:pStyle w:val="Ttulo2"/>
        <w:rPr>
          <w:lang w:val="es-PE"/>
        </w:rPr>
      </w:pPr>
      <w:bookmarkStart w:id="30" w:name="_Toc522995592"/>
      <w:r w:rsidRPr="00BA156B">
        <w:rPr>
          <w:lang w:val="es-PE"/>
        </w:rPr>
        <w:t>Objetivos Específicos</w:t>
      </w:r>
      <w:bookmarkEnd w:id="30"/>
    </w:p>
    <w:p w:rsidR="007574D2" w:rsidRPr="00BA156B" w:rsidRDefault="007574D2" w:rsidP="00DF48A6">
      <w:pPr>
        <w:pStyle w:val="Texto"/>
        <w:numPr>
          <w:ilvl w:val="0"/>
          <w:numId w:val="18"/>
        </w:numPr>
      </w:pPr>
      <w:r w:rsidRPr="00BA156B">
        <w:t>Identificar necesidades, requerimientos, dificultades y problemas que enf</w:t>
      </w:r>
      <w:r>
        <w:t>rentaban</w:t>
      </w:r>
      <w:r w:rsidRPr="00BA156B">
        <w:t xml:space="preserve"> tres tipos de usuarios:</w:t>
      </w:r>
      <w:r>
        <w:t xml:space="preserve"> </w:t>
      </w:r>
      <w:r w:rsidRPr="00BA156B">
        <w:t>Personal Administrativo de SUSALUD</w:t>
      </w:r>
      <w:r>
        <w:t xml:space="preserve">, </w:t>
      </w:r>
      <w:r w:rsidRPr="00BA156B">
        <w:t>Gestores de IPRESS</w:t>
      </w:r>
      <w:r>
        <w:t xml:space="preserve">, y </w:t>
      </w:r>
      <w:r w:rsidRPr="00BA156B">
        <w:t xml:space="preserve">Ciudadanos que puedan presentar reclamos respecto a </w:t>
      </w:r>
      <w:r>
        <w:t xml:space="preserve">atención brindada en </w:t>
      </w:r>
      <w:r w:rsidRPr="00BA156B">
        <w:t>IPRESS.</w:t>
      </w:r>
    </w:p>
    <w:p w:rsidR="007574D2" w:rsidRPr="00BA156B" w:rsidRDefault="007574D2" w:rsidP="00DF48A6">
      <w:pPr>
        <w:pStyle w:val="Texto"/>
        <w:numPr>
          <w:ilvl w:val="0"/>
          <w:numId w:val="18"/>
        </w:numPr>
      </w:pPr>
      <w:r w:rsidRPr="00BA156B">
        <w:t xml:space="preserve">Diseñar un </w:t>
      </w:r>
      <w:r>
        <w:t xml:space="preserve">aplicativo informático </w:t>
      </w:r>
      <w:r w:rsidRPr="00BA156B">
        <w:t>de gestión de reclamos</w:t>
      </w:r>
      <w:r>
        <w:t xml:space="preserve"> que se encontrará</w:t>
      </w:r>
      <w:r w:rsidRPr="00BA156B">
        <w:t xml:space="preserve"> centrado en estos tres tipos de usuarios, que perm</w:t>
      </w:r>
      <w:r>
        <w:t>itiera</w:t>
      </w:r>
      <w:r w:rsidRPr="00BA156B">
        <w:t xml:space="preserve"> encontrar problemas a solucionar en </w:t>
      </w:r>
      <w:r>
        <w:t>la red establecimientos de salud del MINSA</w:t>
      </w:r>
      <w:r w:rsidRPr="00BA156B">
        <w:t xml:space="preserve"> del Perú.</w:t>
      </w:r>
    </w:p>
    <w:p w:rsidR="007574D2" w:rsidRPr="00BA156B" w:rsidRDefault="007574D2" w:rsidP="00DF48A6">
      <w:pPr>
        <w:pStyle w:val="Texto"/>
        <w:numPr>
          <w:ilvl w:val="0"/>
          <w:numId w:val="18"/>
        </w:numPr>
      </w:pPr>
      <w:r w:rsidRPr="00BA156B">
        <w:t xml:space="preserve">Evaluar el diseño propuesto para encontrar mejoras y/o </w:t>
      </w:r>
      <w:r>
        <w:t xml:space="preserve">corregir </w:t>
      </w:r>
      <w:r w:rsidRPr="00BA156B">
        <w:t>errores</w:t>
      </w:r>
      <w:r>
        <w:t xml:space="preserve"> por medio de pruebas con los tres tipos de usuarios antes mencionados</w:t>
      </w:r>
      <w:r w:rsidRPr="00BA156B">
        <w:t>.</w:t>
      </w:r>
    </w:p>
    <w:p w:rsidR="007574D2" w:rsidRDefault="007574D2" w:rsidP="007574D2">
      <w:pPr>
        <w:pStyle w:val="Ttulo1"/>
      </w:pPr>
      <w:bookmarkStart w:id="31" w:name="_Toc522995593"/>
      <w:r w:rsidRPr="00BA156B">
        <w:lastRenderedPageBreak/>
        <w:t>Metodología</w:t>
      </w:r>
      <w:bookmarkEnd w:id="31"/>
    </w:p>
    <w:p w:rsidR="007574D2" w:rsidRDefault="007574D2" w:rsidP="007574D2">
      <w:pPr>
        <w:pStyle w:val="Texto"/>
      </w:pPr>
      <w:r>
        <w:t>El presente estudio cuenta con tres sub-estudios, cada uno correspondiente a cumplir cada uno de los objetivos específicos. Ante esto, se detalla la parte metodológica ante cada uno de los sub-estudios a continuación.</w:t>
      </w:r>
    </w:p>
    <w:p w:rsidR="007574D2" w:rsidRDefault="007574D2" w:rsidP="00DF48A6">
      <w:pPr>
        <w:pStyle w:val="Ttulo2"/>
        <w:numPr>
          <w:ilvl w:val="0"/>
          <w:numId w:val="27"/>
        </w:numPr>
      </w:pPr>
      <w:bookmarkStart w:id="32" w:name="_Toc522995594"/>
      <w:r>
        <w:t>Metodología para Sub-Estudio del objetivo específico #1, correspondiente a la Fase Exploratoria</w:t>
      </w:r>
      <w:bookmarkEnd w:id="32"/>
      <w:r>
        <w:t xml:space="preserve"> </w:t>
      </w:r>
    </w:p>
    <w:p w:rsidR="007574D2" w:rsidRPr="00201302" w:rsidRDefault="007574D2" w:rsidP="007574D2">
      <w:pPr>
        <w:pStyle w:val="Ttulo3"/>
      </w:pPr>
      <w:bookmarkStart w:id="33" w:name="_Toc522995595"/>
      <w:r>
        <w:t>Diseño del estudio</w:t>
      </w:r>
      <w:bookmarkEnd w:id="33"/>
    </w:p>
    <w:p w:rsidR="007574D2" w:rsidRDefault="007574D2" w:rsidP="007574D2">
      <w:pPr>
        <w:pStyle w:val="Texto"/>
      </w:pPr>
      <w:r>
        <w:t xml:space="preserve">Este es un sub-estudio cualitativo de evaluación rápida, donde se realizaron entrevistas a profundidad para recoger percepciones sobre reclamos, su rol, el manejo de esta información y percepciones de una herramienta informática que permitiera automatizar su recojo y manejo. </w:t>
      </w:r>
    </w:p>
    <w:p w:rsidR="007574D2" w:rsidRPr="00201302" w:rsidRDefault="007574D2" w:rsidP="007574D2">
      <w:pPr>
        <w:pStyle w:val="Ttulo3"/>
      </w:pPr>
      <w:bookmarkStart w:id="34" w:name="_Toc522995596"/>
      <w:r>
        <w:t>Población</w:t>
      </w:r>
      <w:bookmarkEnd w:id="34"/>
    </w:p>
    <w:p w:rsidR="007574D2" w:rsidRPr="00201302" w:rsidRDefault="007574D2" w:rsidP="007574D2">
      <w:pPr>
        <w:pStyle w:val="Texto"/>
      </w:pPr>
      <w:r w:rsidRPr="00201302">
        <w:t>La población en estudio se divide en tres tipos de usuarios:</w:t>
      </w:r>
    </w:p>
    <w:p w:rsidR="007574D2" w:rsidRPr="00201302" w:rsidRDefault="007574D2" w:rsidP="00DF48A6">
      <w:pPr>
        <w:pStyle w:val="Texto"/>
        <w:numPr>
          <w:ilvl w:val="0"/>
          <w:numId w:val="28"/>
        </w:numPr>
      </w:pPr>
      <w:r w:rsidRPr="00201302">
        <w:t>Personal Administrativo de SUSALUD.</w:t>
      </w:r>
    </w:p>
    <w:p w:rsidR="007574D2" w:rsidRPr="00201302" w:rsidRDefault="007574D2" w:rsidP="00DF48A6">
      <w:pPr>
        <w:pStyle w:val="Texto"/>
        <w:numPr>
          <w:ilvl w:val="0"/>
          <w:numId w:val="28"/>
        </w:numPr>
      </w:pPr>
      <w:r w:rsidRPr="00201302">
        <w:t>Gestores de IPRESS.</w:t>
      </w:r>
    </w:p>
    <w:p w:rsidR="007574D2" w:rsidRPr="00201302" w:rsidRDefault="007574D2" w:rsidP="00DF48A6">
      <w:pPr>
        <w:pStyle w:val="Texto"/>
        <w:numPr>
          <w:ilvl w:val="0"/>
          <w:numId w:val="28"/>
        </w:numPr>
      </w:pPr>
      <w:r w:rsidRPr="00201302">
        <w:t>Ciudadanos peruanos que puedan presentar reclamos.</w:t>
      </w:r>
    </w:p>
    <w:p w:rsidR="007574D2" w:rsidRPr="00201302" w:rsidRDefault="007574D2" w:rsidP="007574D2">
      <w:pPr>
        <w:pStyle w:val="Ttulo3"/>
      </w:pPr>
      <w:bookmarkStart w:id="35" w:name="_Toc522995597"/>
      <w:r>
        <w:lastRenderedPageBreak/>
        <w:t>Muestra</w:t>
      </w:r>
      <w:bookmarkEnd w:id="35"/>
    </w:p>
    <w:p w:rsidR="007574D2" w:rsidRPr="00B26073" w:rsidRDefault="007574D2" w:rsidP="007574D2">
      <w:pPr>
        <w:pStyle w:val="Texto"/>
      </w:pPr>
      <w:r>
        <w:t xml:space="preserve">21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Default="007574D2" w:rsidP="00DF48A6">
      <w:pPr>
        <w:pStyle w:val="Texto"/>
        <w:numPr>
          <w:ilvl w:val="0"/>
          <w:numId w:val="2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rsidR="00970CC0" w:rsidRPr="008D23C7" w:rsidRDefault="00970CC0" w:rsidP="00970CC0">
      <w:pPr>
        <w:pStyle w:val="Texto"/>
      </w:pPr>
    </w:p>
    <w:p w:rsidR="007574D2" w:rsidRDefault="007574D2" w:rsidP="007574D2">
      <w:pPr>
        <w:pStyle w:val="Ttulo3"/>
      </w:pPr>
      <w:bookmarkStart w:id="36" w:name="_Toc522995598"/>
      <w:proofErr w:type="spellStart"/>
      <w:r>
        <w:lastRenderedPageBreak/>
        <w:t>Operacionalización</w:t>
      </w:r>
      <w:proofErr w:type="spellEnd"/>
      <w:r>
        <w:t xml:space="preserve"> de dimensiones</w:t>
      </w:r>
      <w:bookmarkEnd w:id="36"/>
    </w:p>
    <w:p w:rsidR="007574D2" w:rsidRDefault="007574D2" w:rsidP="007574D2">
      <w:pPr>
        <w:pStyle w:val="Texto"/>
      </w:pPr>
      <w:r>
        <w:t xml:space="preserve">Para este sub-estudio se consideraron las siguientes dimensiones para las entrevistas a profundidad que se tuvieron con los tres tipos de usuarios finales. Para la recolección de dichas dimensiones se elaboró la Guía </w:t>
      </w:r>
      <w:proofErr w:type="spellStart"/>
      <w:r>
        <w:t>Semi</w:t>
      </w:r>
      <w:proofErr w:type="spellEnd"/>
      <w:r>
        <w:t>-Estructurada de Entrevista a Profundidad para usuarios finales Nº1 (disponible en este documento como Anexo 3) y se consideraron las siguientes sub-dimensiones cualitativas:</w:t>
      </w:r>
    </w:p>
    <w:p w:rsidR="007574D2" w:rsidRDefault="007574D2" w:rsidP="00DF48A6">
      <w:pPr>
        <w:pStyle w:val="Texto"/>
        <w:numPr>
          <w:ilvl w:val="0"/>
          <w:numId w:val="31"/>
        </w:numPr>
      </w:pPr>
      <w:r>
        <w:t>Percepción de reclamos: Se iba a recolectar la apreciación sobre el concepto e importancia de los reclamos para las mejoras dentro del sector salud. Se consideró oportuno recolectar esta información ya que cabía la posibilidad que alguno de los tres tipos de usuarios no considerara relevante el tema de los reclamos, lo cual podría presentarse como un impedimento a la realización y/o éxito de este estudio. Las preguntas de esta sub-dimensión se centraron en el concepto, importancia, procedimiento y experiencias pasadas entorno a los reclamos.</w:t>
      </w:r>
    </w:p>
    <w:p w:rsidR="007574D2" w:rsidRDefault="007574D2" w:rsidP="00DF48A6">
      <w:pPr>
        <w:pStyle w:val="Texto"/>
        <w:numPr>
          <w:ilvl w:val="0"/>
          <w:numId w:val="31"/>
        </w:numPr>
      </w:pPr>
      <w:r>
        <w:t>Rol de los reclamos y manejo de su información: Se iba a recolectar la apreciación sobre el rol actual de los reclamos y del manejo de información proveniente de los reclamos. Se consideró oportuno recolectar esta información ya que se necesitaba conocer como los tres tipos de usuarios percibían que eran tratados los reclamos y cuáles eran sus propuestas a cómo deberían ser tratados los reclamos. En esta sub-dimensión se trató temas acerca el rol y manejo actual de los reclamos y sobre cómo consideraban que deberían ser manejados en el futuro.</w:t>
      </w:r>
    </w:p>
    <w:p w:rsidR="007574D2" w:rsidRDefault="007574D2" w:rsidP="00DF48A6">
      <w:pPr>
        <w:pStyle w:val="Texto"/>
        <w:numPr>
          <w:ilvl w:val="0"/>
          <w:numId w:val="31"/>
        </w:numPr>
      </w:pPr>
      <w:r>
        <w:lastRenderedPageBreak/>
        <w:t>Herramienta informática: Se iba a recolectar la apreciación sobre la utilidad de una herramienta informática para informatización en el recojo y manejo de reclamos. Se consideró oportuno recolectar esta información ya que se necesitaba conocer las la disposición de los tres tipos de usuarios al uso de una herramienta informática para la recolección y tratamiento de reclamos. En esta última sub-dimensión se tocaron temas relacionados a la importancia, características y requerimientos de una herramienta informática que sistematizara la recepción y manejo de reclamos.</w:t>
      </w:r>
    </w:p>
    <w:p w:rsidR="007574D2" w:rsidRDefault="007574D2" w:rsidP="007574D2">
      <w:pPr>
        <w:pStyle w:val="Ttulo3"/>
      </w:pPr>
      <w:bookmarkStart w:id="37" w:name="_Toc522995599"/>
      <w:r>
        <w:t>Procedimientos y Técnicas</w:t>
      </w:r>
      <w:bookmarkEnd w:id="37"/>
    </w:p>
    <w:p w:rsidR="007574D2" w:rsidRPr="007815C0" w:rsidRDefault="007574D2" w:rsidP="007574D2">
      <w:pPr>
        <w:pStyle w:val="Texto"/>
        <w:rPr>
          <w:lang w:val="es-ES_tradnl"/>
        </w:rPr>
      </w:pPr>
      <w:r>
        <w:t>S</w:t>
      </w:r>
      <w:r w:rsidRPr="00201302">
        <w:t xml:space="preserve">e entrevistó a los diversos usuarios del </w:t>
      </w:r>
      <w:r>
        <w:t>aplicativo informático</w:t>
      </w:r>
      <w:r w:rsidRPr="00201302">
        <w:t xml:space="preserve"> para poder conocer principalmente cuáles eran sus diversas percepciones y opiniones sobre los reclamos y la propuesta del </w:t>
      </w:r>
      <w:r>
        <w:t>aplicativo informático</w:t>
      </w:r>
      <w:r w:rsidRPr="00201302">
        <w:t xml:space="preserve">. Para esta etapa, se </w:t>
      </w:r>
      <w:r>
        <w:t xml:space="preserve">necesitaba </w:t>
      </w:r>
      <w:r w:rsidRPr="00201302">
        <w:t>entrevistar al menos a 3 personas por tipo de usuario</w:t>
      </w:r>
      <w:r>
        <w:t xml:space="preserve"> para poder recabar percepciones totales a cada tipo de usuario</w:t>
      </w:r>
      <w:r w:rsidRPr="00201302">
        <w:t>.</w:t>
      </w:r>
    </w:p>
    <w:p w:rsidR="007574D2" w:rsidRPr="00201302" w:rsidRDefault="007574D2" w:rsidP="007574D2">
      <w:pPr>
        <w:pStyle w:val="Texto"/>
      </w:pPr>
      <w:r w:rsidRPr="00201302">
        <w:t xml:space="preserve">Lo segundo que se realizó fue el análisis de las entrevistas a los tres tipos de usuarios, donde se identificaron los objetivos a cumplir dentro del nuevo </w:t>
      </w:r>
      <w:r>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rsidR="007574D2" w:rsidRDefault="007574D2" w:rsidP="007574D2">
      <w:pPr>
        <w:pStyle w:val="Texto"/>
      </w:pPr>
      <w:r>
        <w:t>Finalmente, se vio necesaria una propuesta de</w:t>
      </w:r>
      <w:r w:rsidRPr="00201302">
        <w:t xml:space="preserve"> modificación de la tabla de clasificación de reclamos vigente debido a que ella es engorrosa y compleja para encontrar el tipo adecuado de reclamo. </w:t>
      </w:r>
      <w:r>
        <w:t xml:space="preserve">Posteriormente, dicha propuesta se validó </w:t>
      </w:r>
      <w:r>
        <w:lastRenderedPageBreak/>
        <w:t xml:space="preserve">con personal de la SUSALUD de la </w:t>
      </w:r>
      <w:r w:rsidRPr="00BA156B">
        <w:t>Intendencia de Promoción de Derechos en Salud</w:t>
      </w:r>
      <w:r>
        <w:t xml:space="preserve"> y la Intendencia de Investigación y Desarrollo. </w:t>
      </w:r>
      <w:r w:rsidRPr="00201302">
        <w:t xml:space="preserve">Para </w:t>
      </w:r>
      <w:r>
        <w:t>dar la propuesta</w:t>
      </w:r>
      <w:r w:rsidRPr="00201302">
        <w:t xml:space="preserve"> </w:t>
      </w:r>
      <w:r>
        <w:t xml:space="preserve">de </w:t>
      </w:r>
      <w:r w:rsidRPr="00201302">
        <w:t xml:space="preserve">nueva clasificación de reclamos se utilizó una técnica de UCD llamada </w:t>
      </w:r>
      <w:r w:rsidRPr="007815C0">
        <w:rPr>
          <w:lang w:val="es-PE"/>
        </w:rPr>
        <w:t>Card Sorting</w:t>
      </w:r>
      <w:r w:rsidRPr="00201302">
        <w:t>, técnica utilizada para diseñar o evaluar la arquitectura de la información. Para esta investigación en particular se utilizó la variante ‘</w:t>
      </w:r>
      <w:r w:rsidRPr="007815C0">
        <w:rPr>
          <w:lang w:val="es-PE"/>
        </w:rPr>
        <w:t>Modified</w:t>
      </w:r>
      <w:r w:rsidRPr="00201302">
        <w:t xml:space="preserve"> Delphi’ </w:t>
      </w:r>
      <w:r w:rsidRPr="00201302">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Pr="00201302">
        <w:fldChar w:fldCharType="separate"/>
      </w:r>
      <w:r w:rsidRPr="000A0E57">
        <w:rPr>
          <w:noProof/>
        </w:rPr>
        <w:t>(43)</w:t>
      </w:r>
      <w:r w:rsidRPr="00201302">
        <w:fldChar w:fldCharType="end"/>
      </w:r>
      <w:r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rsidR="007574D2" w:rsidRDefault="007574D2" w:rsidP="007574D2">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Pr="00BA156B">
        <w:t>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w:t>
      </w:r>
      <w:r w:rsidRPr="00BA156B">
        <w:lastRenderedPageBreak/>
        <w:t>tipos de reclamos. Por último</w:t>
      </w:r>
      <w:r>
        <w:t>, revisó</w:t>
      </w:r>
      <w:r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Pr="00BA156B">
        <w:t xml:space="preserve">Al finalizar esta dinámica, se obtuvo en total 10 categorías diferentes que contenían un total de 46 tarjetas.  </w:t>
      </w:r>
      <w:r>
        <w:t xml:space="preserve">Cuando ya el usuario experto determinó que era su clasificación final, se pasó a versión digital utilizando un tablero de la aplicación basada en web para el manejo de proyecto gratuito </w:t>
      </w:r>
      <w:proofErr w:type="spellStart"/>
      <w:r>
        <w:t>Trello</w:t>
      </w:r>
      <w:proofErr w:type="spellEnd"/>
      <w:r>
        <w:t xml:space="preserve"> (</w:t>
      </w:r>
      <w:proofErr w:type="spellStart"/>
      <w:r>
        <w:t>Trello</w:t>
      </w:r>
      <w:proofErr w:type="spellEnd"/>
      <w:r>
        <w:t xml:space="preserve"> Inc., New York City, USA) para poder mostrarlo a los siguientes entrevistados. Se utilizó dicho aplicativo debido a su facilidad de crear tarjetas que pudieran ser movidas en diferentes organizaciones de una sencilla e intuitiva para el entrevistado. Creado el primer tablero, cada categoría propuesta por el primer entrevistado 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Dicho procedimiento fue repetido para todos los entrevistados y a todos se les dio la posibilidad de reorganizar la clasificación de la manera que consideraran conveniente.  </w:t>
      </w:r>
    </w:p>
    <w:p w:rsidR="007574D2" w:rsidRPr="005956FA" w:rsidRDefault="007574D2" w:rsidP="007574D2">
      <w:pPr>
        <w:pStyle w:val="Ttulo2"/>
      </w:pPr>
      <w:bookmarkStart w:id="38" w:name="_Toc522995600"/>
      <w:r>
        <w:lastRenderedPageBreak/>
        <w:t>Metodología para Sub-Estudio del objetivo específico #2, correspondiente a la Fase de Diseño</w:t>
      </w:r>
      <w:bookmarkEnd w:id="38"/>
    </w:p>
    <w:p w:rsidR="007574D2" w:rsidRPr="005956FA" w:rsidRDefault="007574D2" w:rsidP="007574D2">
      <w:pPr>
        <w:pStyle w:val="Ttulo3"/>
      </w:pPr>
      <w:bookmarkStart w:id="39" w:name="_Toc522995601"/>
      <w:r>
        <w:t>Diseño del estudio</w:t>
      </w:r>
      <w:bookmarkEnd w:id="39"/>
    </w:p>
    <w:p w:rsidR="007574D2" w:rsidRDefault="007574D2" w:rsidP="007574D2">
      <w:pPr>
        <w:pStyle w:val="Texto"/>
      </w:pPr>
      <w:r>
        <w:t xml:space="preserve">Este es un sub-estudio de </w:t>
      </w:r>
      <w:proofErr w:type="spellStart"/>
      <w:r>
        <w:t>prototipado</w:t>
      </w:r>
      <w:proofErr w:type="spellEnd"/>
      <w:r>
        <w:t>, donde se realizó el diseño de un prototipo para un aplicativo informático de gestión de reclamos.</w:t>
      </w:r>
    </w:p>
    <w:p w:rsidR="007574D2" w:rsidRPr="005956FA" w:rsidRDefault="007574D2" w:rsidP="007574D2">
      <w:pPr>
        <w:pStyle w:val="Ttulo3"/>
      </w:pPr>
      <w:bookmarkStart w:id="40" w:name="_Toc522995602"/>
      <w:r>
        <w:t>Población</w:t>
      </w:r>
      <w:bookmarkEnd w:id="40"/>
    </w:p>
    <w:p w:rsidR="007574D2" w:rsidRDefault="007574D2" w:rsidP="007574D2">
      <w:pPr>
        <w:pStyle w:val="Texto"/>
      </w:pPr>
      <w:r>
        <w:t xml:space="preserve">Necesidades para un aplicativo informático de gestión de reclamos presentados durante las entrevistas a profundidad realizadas a los tres tipos de usuarios durante el primer sub-estudio de este estudio. </w:t>
      </w:r>
    </w:p>
    <w:p w:rsidR="007574D2" w:rsidRPr="005956FA" w:rsidRDefault="007574D2" w:rsidP="007574D2">
      <w:pPr>
        <w:pStyle w:val="Ttulo3"/>
      </w:pPr>
      <w:bookmarkStart w:id="41" w:name="_Toc522995603"/>
      <w:r>
        <w:t>Muestra</w:t>
      </w:r>
      <w:bookmarkEnd w:id="41"/>
    </w:p>
    <w:p w:rsidR="007574D2" w:rsidRDefault="007574D2" w:rsidP="007574D2">
      <w:pPr>
        <w:pStyle w:val="Texto"/>
      </w:pPr>
      <w:r>
        <w:t>58 necesidades presentadas por los tres tipos de usuarios entrevistados.</w:t>
      </w:r>
    </w:p>
    <w:p w:rsidR="007574D2" w:rsidRPr="005956FA" w:rsidRDefault="007574D2" w:rsidP="007574D2">
      <w:pPr>
        <w:pStyle w:val="Ttulo3"/>
      </w:pPr>
      <w:bookmarkStart w:id="42" w:name="_Toc522995604"/>
      <w:proofErr w:type="spellStart"/>
      <w:r>
        <w:t>Operacionalización</w:t>
      </w:r>
      <w:proofErr w:type="spellEnd"/>
      <w:r>
        <w:t xml:space="preserve"> de Variables</w:t>
      </w:r>
      <w:bookmarkEnd w:id="42"/>
      <w:r>
        <w:t xml:space="preserve">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
      <w:tblGrid>
        <w:gridCol w:w="1980"/>
        <w:gridCol w:w="2410"/>
        <w:gridCol w:w="1701"/>
        <w:gridCol w:w="1814"/>
      </w:tblGrid>
      <w:tr w:rsidR="007574D2" w:rsidRPr="00BA156B" w:rsidTr="00E12DA6">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
          <w:p w:rsidR="007574D2" w:rsidRPr="00BA156B" w:rsidRDefault="007574D2" w:rsidP="00E12DA6">
            <w:pPr>
              <w:pStyle w:val="Texto"/>
              <w:jc w:val="center"/>
            </w:pPr>
            <w:r w:rsidRPr="00BA156B">
              <w:t>Nombre de Variable</w:t>
            </w:r>
          </w:p>
        </w:tc>
        <w:tc>
          <w:tcPr>
            <w:tcW w:w="2410" w:type="dxa"/>
            <w:tcBorders>
              <w:left w:val="single" w:sz="4" w:space="0" w:color="ED7D31" w:themeColor="accent2"/>
              <w:right w:val="single" w:sz="4" w:space="0" w:color="ED7D31" w:themeColor="accent2"/>
            </w:tcBorders>
            <w:vAlign w:val="center"/>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Descripción</w:t>
            </w:r>
          </w:p>
        </w:tc>
        <w:tc>
          <w:tcPr>
            <w:tcW w:w="1701" w:type="dxa"/>
            <w:tcBorders>
              <w:left w:val="single" w:sz="4" w:space="0" w:color="ED7D31" w:themeColor="accent2"/>
              <w:right w:val="single" w:sz="4" w:space="0" w:color="ED7D31" w:themeColor="accent2"/>
            </w:tcBorders>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814" w:type="dxa"/>
            <w:tcBorders>
              <w:left w:val="single" w:sz="4" w:space="0" w:color="ED7D31" w:themeColor="accent2"/>
            </w:tcBorders>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7574D2" w:rsidRPr="00BA156B" w:rsidTr="00E12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007574D2" w:rsidRPr="00BA156B" w:rsidRDefault="007574D2" w:rsidP="00E12DA6">
            <w:pPr>
              <w:pStyle w:val="Texto"/>
            </w:pPr>
            <w:r>
              <w:t>Requerimientos de Usuario</w:t>
            </w:r>
          </w:p>
        </w:tc>
        <w:tc>
          <w:tcPr>
            <w:tcW w:w="2410"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0"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rsidR="007574D2" w:rsidRPr="005956FA" w:rsidRDefault="007574D2" w:rsidP="007574D2">
      <w:pPr>
        <w:pStyle w:val="Ttulo3"/>
      </w:pPr>
      <w:bookmarkStart w:id="43" w:name="_Toc522995605"/>
      <w:r>
        <w:lastRenderedPageBreak/>
        <w:t>Procedimientos y Técnicas</w:t>
      </w:r>
      <w:bookmarkEnd w:id="43"/>
    </w:p>
    <w:p w:rsidR="007574D2" w:rsidRPr="005956FA" w:rsidRDefault="007574D2" w:rsidP="007574D2">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rsidR="007574D2" w:rsidRPr="00B26073" w:rsidRDefault="007574D2" w:rsidP="007574D2">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7574D2" w:rsidRPr="005956FA" w:rsidRDefault="007574D2" w:rsidP="007574D2">
      <w:pPr>
        <w:pStyle w:val="Texto"/>
      </w:pPr>
      <w:r w:rsidRPr="007815C0">
        <w:t>Las</w:t>
      </w:r>
      <w:r w:rsidRPr="005956FA">
        <w:t xml:space="preserve"> Historias de Usuario iban a permitir realizar la tabla de requerimientos que implicaba agregar una columna de prioridad a cada requerimiento.</w:t>
      </w:r>
    </w:p>
    <w:p w:rsidR="007574D2" w:rsidRPr="005956FA" w:rsidRDefault="007574D2" w:rsidP="007574D2">
      <w:pPr>
        <w:pStyle w:val="Texto"/>
      </w:pPr>
      <w:r w:rsidRPr="005956FA">
        <w:t xml:space="preserve">Con los objetivos y requerimientos hechos por cada tipo de usuario, se hicieron diversos </w:t>
      </w:r>
      <w:proofErr w:type="spellStart"/>
      <w:r w:rsidR="007440EB">
        <w:t>wireframes</w:t>
      </w:r>
      <w:proofErr w:type="spellEnd"/>
      <w:r w:rsidR="007440EB">
        <w:t xml:space="preserve"> que son bocetos</w:t>
      </w:r>
      <w:r w:rsidRPr="005956FA">
        <w:t xml:space="preserve"> en lápiz y papel con </w:t>
      </w:r>
      <w:r w:rsidR="007440EB">
        <w:t xml:space="preserve">bosquejos </w:t>
      </w:r>
      <w:r w:rsidR="007440EB" w:rsidRPr="005956FA">
        <w:t xml:space="preserve">de cada pantalla del </w:t>
      </w:r>
      <w:r w:rsidR="007440EB">
        <w:t>aplicativo informático</w:t>
      </w:r>
      <w:r w:rsidR="007440EB">
        <w:t xml:space="preserve"> con los posibles elementos a incluir y la ubicación de los mismos</w:t>
      </w:r>
      <w:r w:rsidRPr="005956FA">
        <w:t>. La ventaja de realizar estos bocetos en lápiz y papel es que permite hacer cambios de forma muy rápida y poder añadir elementos adicionales necesarios mientras que la idea fue mejorando a lo largo de la creación de estos bo</w:t>
      </w:r>
      <w:r w:rsidR="007440EB">
        <w:t>squejos</w:t>
      </w:r>
      <w:r w:rsidRPr="005956FA">
        <w:t>.</w:t>
      </w:r>
    </w:p>
    <w:p w:rsidR="007574D2" w:rsidRPr="005956FA" w:rsidRDefault="007574D2" w:rsidP="007574D2">
      <w:pPr>
        <w:pStyle w:val="Texto"/>
      </w:pPr>
      <w:r w:rsidRPr="005956FA">
        <w:t xml:space="preserve">Con estos </w:t>
      </w:r>
      <w:proofErr w:type="spellStart"/>
      <w:r w:rsidRPr="005956FA">
        <w:t>wireframes</w:t>
      </w:r>
      <w:proofErr w:type="spellEnd"/>
      <w:r w:rsidRPr="005956FA">
        <w:t xml:space="preserve"> se determinó cuál era el bo</w:t>
      </w:r>
      <w:r w:rsidR="007440EB">
        <w:t>squejo</w:t>
      </w:r>
      <w:r w:rsidRPr="005956FA">
        <w:t xml:space="preserve"> a </w:t>
      </w:r>
      <w:proofErr w:type="spellStart"/>
      <w:r w:rsidRPr="005956FA">
        <w:t>prototipar</w:t>
      </w:r>
      <w:proofErr w:type="spellEnd"/>
      <w:r w:rsidRPr="005956FA">
        <w:t xml:space="preserve"> con el que los diversos tipos de usuarios pudieran cumplir sus tareas. Una vez se tuvieron los </w:t>
      </w:r>
      <w:bookmarkStart w:id="44" w:name="_GoBack"/>
      <w:r w:rsidRPr="007815C0">
        <w:rPr>
          <w:lang w:val="es-PE"/>
        </w:rPr>
        <w:t>wire</w:t>
      </w:r>
      <w:bookmarkEnd w:id="44"/>
      <w:r w:rsidRPr="007815C0">
        <w:rPr>
          <w:lang w:val="es-PE"/>
        </w:rPr>
        <w:t>frames</w:t>
      </w:r>
      <w:r w:rsidRPr="005956FA">
        <w:t xml:space="preserve">, se hicieron los prototipos utilizando el </w:t>
      </w:r>
      <w:r>
        <w:t>aplicativo informático</w:t>
      </w:r>
      <w:r w:rsidRPr="005956FA">
        <w:t xml:space="preserve"> </w:t>
      </w:r>
      <w:r w:rsidRPr="007815C0">
        <w:rPr>
          <w:lang w:val="es-PE"/>
        </w:rPr>
        <w:t>Axure</w:t>
      </w:r>
      <w:r w:rsidRPr="005956FA">
        <w:t xml:space="preserve"> RP v8 (</w:t>
      </w:r>
      <w:proofErr w:type="spellStart"/>
      <w:r w:rsidRPr="005956FA">
        <w:t>Axure</w:t>
      </w:r>
      <w:proofErr w:type="spellEnd"/>
      <w:r w:rsidRPr="005956FA">
        <w:t xml:space="preserve"> </w:t>
      </w:r>
      <w:r>
        <w:t>Aplicativo informático</w:t>
      </w:r>
      <w:r w:rsidRPr="005956FA">
        <w:t xml:space="preserve"> </w:t>
      </w:r>
      <w:r w:rsidRPr="007815C0">
        <w:rPr>
          <w:lang w:val="es-PE"/>
        </w:rPr>
        <w:t>Solutions</w:t>
      </w:r>
      <w:r w:rsidRPr="005956FA">
        <w:t xml:space="preserve">, San Diego, CA bajo la licencia completa de Mg. Miguel Coloma). Se eligió este </w:t>
      </w:r>
      <w:r>
        <w:t>aplicativo informático</w:t>
      </w:r>
      <w:r w:rsidRPr="005956FA">
        <w:t xml:space="preserve"> ya que permitía dar funcionalidad a estos prototipos. Con estos prototipos funcionales, se podrían fácilmente probar para identificar posibles mejoras y errores en el diseño.</w:t>
      </w:r>
    </w:p>
    <w:p w:rsidR="007574D2" w:rsidRDefault="007574D2" w:rsidP="007574D2">
      <w:pPr>
        <w:pStyle w:val="Texto"/>
      </w:pPr>
      <w:r w:rsidRPr="005956FA">
        <w:lastRenderedPageBreak/>
        <w:t xml:space="preserve">Estos prototipos no contaban con mucho detalle gráfico. Esto se hizo adrede para que durante las pruebas los usuarios se enfocarán en la funcionalidad del </w:t>
      </w:r>
      <w:r>
        <w:t>aplicativo informático</w:t>
      </w:r>
      <w:r w:rsidRPr="005956FA">
        <w:t xml:space="preserve"> planteado y no en detalles estéticos de él.</w:t>
      </w:r>
    </w:p>
    <w:p w:rsidR="007574D2" w:rsidRDefault="007574D2" w:rsidP="007574D2">
      <w:pPr>
        <w:pStyle w:val="Ttulo2"/>
      </w:pPr>
      <w:bookmarkStart w:id="45" w:name="_Toc522995606"/>
      <w:r>
        <w:t>Metodología para Sub-Estudio del objetivo específico #3, correspondiente a la Fase de Pruebas</w:t>
      </w:r>
      <w:bookmarkEnd w:id="45"/>
    </w:p>
    <w:p w:rsidR="007574D2" w:rsidRDefault="007574D2" w:rsidP="007574D2">
      <w:pPr>
        <w:pStyle w:val="Ttulo3"/>
      </w:pPr>
      <w:bookmarkStart w:id="46" w:name="_Toc522995607"/>
      <w:r>
        <w:t>Diseño del estudio</w:t>
      </w:r>
      <w:bookmarkEnd w:id="46"/>
    </w:p>
    <w:p w:rsidR="007574D2" w:rsidRPr="005956FA" w:rsidRDefault="007574D2" w:rsidP="007574D2">
      <w:pPr>
        <w:pStyle w:val="Texto"/>
      </w:pPr>
      <w:r w:rsidRPr="005956FA">
        <w:t xml:space="preserve">Este es un sub-estudio de usabilidad, donde se evaluará el diseño del prototipo de un producto tecnológico mediante pruebas dirigidas a tres tipos usuarios finales identificados para el uso de este </w:t>
      </w:r>
      <w:r>
        <w:t>aplicativo informático</w:t>
      </w:r>
      <w:r w:rsidRPr="005956FA">
        <w:t xml:space="preserve">. </w:t>
      </w:r>
    </w:p>
    <w:p w:rsidR="007574D2" w:rsidRDefault="007574D2" w:rsidP="007574D2">
      <w:pPr>
        <w:pStyle w:val="Ttulo3"/>
      </w:pPr>
      <w:bookmarkStart w:id="47" w:name="_Toc522995608"/>
      <w:r>
        <w:t>Población</w:t>
      </w:r>
      <w:bookmarkEnd w:id="47"/>
    </w:p>
    <w:p w:rsidR="007574D2" w:rsidRPr="00BA156B" w:rsidRDefault="007574D2" w:rsidP="007574D2">
      <w:pPr>
        <w:pStyle w:val="Texto"/>
      </w:pPr>
      <w:r w:rsidRPr="00BA156B">
        <w:t>La población en estudio se divide en tres tipos de usuarios:</w:t>
      </w:r>
    </w:p>
    <w:p w:rsidR="007574D2" w:rsidRPr="00BA156B" w:rsidRDefault="007574D2" w:rsidP="00DF48A6">
      <w:pPr>
        <w:pStyle w:val="Texto"/>
        <w:numPr>
          <w:ilvl w:val="0"/>
          <w:numId w:val="19"/>
        </w:numPr>
      </w:pPr>
      <w:r w:rsidRPr="00BA156B">
        <w:t>Personal Administrativo de SUSALUD.</w:t>
      </w:r>
    </w:p>
    <w:p w:rsidR="007574D2" w:rsidRPr="00BA156B" w:rsidRDefault="007574D2" w:rsidP="00DF48A6">
      <w:pPr>
        <w:pStyle w:val="Texto"/>
        <w:numPr>
          <w:ilvl w:val="0"/>
          <w:numId w:val="19"/>
        </w:numPr>
      </w:pPr>
      <w:r w:rsidRPr="00BA156B">
        <w:t>Gestores de IPRESS.</w:t>
      </w:r>
    </w:p>
    <w:p w:rsidR="007574D2" w:rsidRPr="00447182" w:rsidRDefault="007574D2" w:rsidP="00DF48A6">
      <w:pPr>
        <w:pStyle w:val="Texto"/>
        <w:numPr>
          <w:ilvl w:val="0"/>
          <w:numId w:val="19"/>
        </w:numPr>
      </w:pPr>
      <w:r w:rsidRPr="00BA156B">
        <w:t>Ciudadanos peruanos que puedan presentar reclamos.</w:t>
      </w:r>
    </w:p>
    <w:p w:rsidR="007574D2" w:rsidRPr="005956FA" w:rsidRDefault="007574D2" w:rsidP="007574D2">
      <w:pPr>
        <w:pStyle w:val="Ttulo3"/>
      </w:pPr>
      <w:bookmarkStart w:id="48" w:name="_Toc522995609"/>
      <w:r>
        <w:t>Muestra</w:t>
      </w:r>
      <w:bookmarkEnd w:id="48"/>
    </w:p>
    <w:p w:rsidR="007574D2" w:rsidRDefault="007574D2" w:rsidP="007574D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lastRenderedPageBreak/>
        <w:t>Gestores de IPRESS: 6 entrevistados en total. Todos encontrados por referencia al ser informantes claves.</w:t>
      </w:r>
    </w:p>
    <w:p w:rsidR="007574D2" w:rsidRPr="007815C0" w:rsidRDefault="007574D2" w:rsidP="00DF48A6">
      <w:pPr>
        <w:pStyle w:val="Texto"/>
        <w:numPr>
          <w:ilvl w:val="0"/>
          <w:numId w:val="2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Default="007574D2" w:rsidP="007574D2">
      <w:pPr>
        <w:pStyle w:val="Ttulo3"/>
      </w:pPr>
      <w:r w:rsidDel="00B17392">
        <w:rPr>
          <w:rStyle w:val="Refdecomentario"/>
          <w:rFonts w:cstheme="minorBidi"/>
          <w:lang w:val="es-ES_tradnl"/>
        </w:rPr>
        <w:t xml:space="preserve"> </w:t>
      </w:r>
      <w:bookmarkStart w:id="49" w:name="_Toc522995610"/>
      <w:proofErr w:type="spellStart"/>
      <w:r>
        <w:t>Operacionalización</w:t>
      </w:r>
      <w:proofErr w:type="spellEnd"/>
      <w:r>
        <w:t xml:space="preserve"> de dimensiones</w:t>
      </w:r>
      <w:bookmarkEnd w:id="49"/>
    </w:p>
    <w:p w:rsidR="007574D2" w:rsidRDefault="007574D2" w:rsidP="007574D2">
      <w:pPr>
        <w:pStyle w:val="Texto"/>
      </w:pPr>
      <w:r>
        <w:t>Para este sub-estudio se consideraron las siguientes dimensiones para las entrevistas a profundidad que se tuvieron con los tres tipos de usuarios finales. Se consideraron las siguientes sub-dimensiones cualitativas que se calificaban de forma dicotómica (Sí / No):</w:t>
      </w:r>
    </w:p>
    <w:p w:rsidR="007574D2" w:rsidRDefault="007574D2" w:rsidP="00DF48A6">
      <w:pPr>
        <w:pStyle w:val="Texto"/>
        <w:numPr>
          <w:ilvl w:val="0"/>
          <w:numId w:val="32"/>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 Esta sub-dimensión se recolecto mediante una observación directa a la interacción del entrevistado con el prototipo y se dieron tareas que consistían en colocar una nueva solicitud, revisar datos pasados recolectados y del manejo de solicitudes presentadas.</w:t>
      </w:r>
    </w:p>
    <w:p w:rsidR="007574D2" w:rsidRDefault="007574D2" w:rsidP="00DF48A6">
      <w:pPr>
        <w:pStyle w:val="Texto"/>
        <w:numPr>
          <w:ilvl w:val="0"/>
          <w:numId w:val="32"/>
        </w:numPr>
      </w:pPr>
      <w:r>
        <w:t>Comprensión de la interfaz gráfica: Definido como la e</w:t>
      </w:r>
      <w:r w:rsidRPr="00BA156B">
        <w:t>valuación de si el usuario entendió el propósito de cada pantalla de la interfaz con la que interactuó durante la prueba.</w:t>
      </w:r>
      <w:r>
        <w:t xml:space="preserve"> La información de dicha sub-dimensión se recolecto utilizando la Guía Estructurada de Entrevista a Profundidad para usuarios finales Nº2 (disponible en este documento como Anexo 4). Las </w:t>
      </w:r>
      <w:r>
        <w:lastRenderedPageBreak/>
        <w:t>preguntas consideradas para esta sub-dimensión abarcaban temas de conformidad de información mostrada, utilidad de la herramienta, factores de confusión y sugerencias o comentarios que tuvieran acerca del sistema.</w:t>
      </w:r>
    </w:p>
    <w:p w:rsidR="007574D2" w:rsidRPr="005956FA" w:rsidRDefault="007574D2" w:rsidP="007574D2">
      <w:pPr>
        <w:pStyle w:val="Ttulo3"/>
      </w:pPr>
      <w:bookmarkStart w:id="50" w:name="_Toc522995611"/>
      <w:r>
        <w:t>Procedimientos y Técnicas</w:t>
      </w:r>
      <w:bookmarkEnd w:id="50"/>
    </w:p>
    <w:p w:rsidR="007574D2" w:rsidRPr="005956FA" w:rsidRDefault="007574D2" w:rsidP="007574D2">
      <w:pPr>
        <w:pStyle w:val="Texto"/>
      </w:pPr>
      <w:r w:rsidRPr="005956FA">
        <w:t>Se realizaron evaluaciones con todos los tipos de usuarios donde se enfocó lo siguiente:</w:t>
      </w:r>
    </w:p>
    <w:p w:rsidR="007574D2" w:rsidRPr="002416FB" w:rsidRDefault="007574D2" w:rsidP="00DF48A6">
      <w:pPr>
        <w:pStyle w:val="Ttulo4"/>
        <w:numPr>
          <w:ilvl w:val="0"/>
          <w:numId w:val="30"/>
        </w:numPr>
        <w:rPr>
          <w:lang w:val="es-PE"/>
        </w:rPr>
      </w:pPr>
      <w:r w:rsidRPr="002416FB">
        <w:rPr>
          <w:lang w:val="es-PE"/>
        </w:rPr>
        <w:t xml:space="preserve">Resolución de tareas </w:t>
      </w:r>
    </w:p>
    <w:p w:rsidR="007574D2" w:rsidRPr="00B26073" w:rsidRDefault="007574D2" w:rsidP="007574D2">
      <w:pPr>
        <w:pStyle w:val="Texto"/>
      </w:pPr>
      <w:r w:rsidRPr="00B26073">
        <w:t xml:space="preserve">Se definieron tareas específicas por cada tipo de usuario y se observó la forma de realización de ella por los usuarios. Con esto se determinó si el </w:t>
      </w:r>
      <w:r>
        <w:t xml:space="preserve">aplicativo informático </w:t>
      </w:r>
      <w:r w:rsidRPr="00B26073">
        <w:t xml:space="preserve">funciona de la forma que el </w:t>
      </w:r>
      <w:r>
        <w:t>investigador</w:t>
      </w:r>
      <w:r w:rsidRPr="00B26073">
        <w:t xml:space="preserve"> esperaba que funcione.</w:t>
      </w:r>
    </w:p>
    <w:p w:rsidR="007574D2" w:rsidRDefault="007574D2" w:rsidP="007574D2">
      <w:pPr>
        <w:pStyle w:val="Ttulo4"/>
        <w:rPr>
          <w:lang w:val="es-PE"/>
        </w:rPr>
      </w:pPr>
      <w:r w:rsidRPr="00BA156B">
        <w:rPr>
          <w:lang w:val="es-PE"/>
        </w:rPr>
        <w:t>Comp</w:t>
      </w:r>
      <w:r>
        <w:rPr>
          <w:lang w:val="es-PE"/>
        </w:rPr>
        <w:t>rensión de la interfaz gráfica</w:t>
      </w:r>
    </w:p>
    <w:p w:rsidR="007574D2" w:rsidRPr="00B26073" w:rsidRDefault="007574D2" w:rsidP="007574D2">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t>aplicativo informático planteado</w:t>
      </w:r>
      <w:r w:rsidRPr="00B26073">
        <w:t xml:space="preserve">. Con esto se determinó si el usuario entendía fácilmente el propósito que cumplía cada pantalla del </w:t>
      </w:r>
      <w:r>
        <w:t>aplicativo informático</w:t>
      </w:r>
      <w:r w:rsidRPr="00B26073">
        <w:t xml:space="preserve">. </w:t>
      </w:r>
    </w:p>
    <w:p w:rsidR="007574D2" w:rsidRPr="00B26073" w:rsidRDefault="007574D2" w:rsidP="007574D2">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rsidR="007574D2" w:rsidRPr="00B874DF" w:rsidRDefault="007574D2" w:rsidP="007574D2">
      <w:pPr>
        <w:pStyle w:val="Texto"/>
      </w:pPr>
      <w:r w:rsidRPr="00695B51">
        <w:t xml:space="preserve">Se utilizó la página web </w:t>
      </w:r>
      <w:proofErr w:type="spellStart"/>
      <w:r w:rsidRPr="00695B51">
        <w:t>ShowMore</w:t>
      </w:r>
      <w:proofErr w:type="spellEnd"/>
      <w:r w:rsidRPr="00695B51">
        <w:t xml:space="preserve"> </w:t>
      </w:r>
      <w:r w:rsidRPr="00695B51">
        <w:fldChar w:fldCharType="begin" w:fldLock="1"/>
      </w:r>
      <w:r w:rsidRPr="00E32FF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Pr="00695B51">
        <w:fldChar w:fldCharType="separate"/>
      </w:r>
      <w:r w:rsidRPr="00E32FF7">
        <w:rPr>
          <w:noProof/>
        </w:rPr>
        <w:t>(44)</w:t>
      </w:r>
      <w:r w:rsidRPr="00695B51">
        <w:fldChar w:fldCharType="end"/>
      </w:r>
      <w:r w:rsidRPr="00695B51">
        <w:t xml:space="preserve"> producido por la empresa </w:t>
      </w:r>
      <w:proofErr w:type="spellStart"/>
      <w:r w:rsidRPr="00695B51">
        <w:t>ShowMore</w:t>
      </w:r>
      <w:proofErr w:type="spellEnd"/>
      <w:r w:rsidRPr="00695B51">
        <w:t xml:space="preserve"> con sede en Hong Kong que</w:t>
      </w:r>
      <w:r w:rsidRPr="00695B51">
        <w:rPr>
          <w:b/>
        </w:rPr>
        <w:t xml:space="preserve">, </w:t>
      </w:r>
      <w:r w:rsidRPr="00695B51">
        <w:t>con consentimiento y conocimiento de la persona entrevistada. Esta página web permite grabar como video las salidas en la pantalla de la computadora, así como  grabar con el micrófono los comentarios verbales del usuario. Terminadas las pruebas, en ausencia del usuario, se observaba la captura del video mientras se escuchaban los comentarios. Se anotaron los resultados más importantes dentro de una hoja de cálculo de Excel. De esta forma se podía dar una mirada rápida a los datos que se iban recopilando de todas las pruebas.</w:t>
      </w:r>
    </w:p>
    <w:p w:rsidR="007574D2" w:rsidRPr="00F95B03" w:rsidRDefault="007574D2" w:rsidP="007574D2">
      <w:pPr>
        <w:pStyle w:val="Ttulo2"/>
      </w:pPr>
      <w:bookmarkStart w:id="51" w:name="_Toc520655664"/>
      <w:bookmarkStart w:id="52" w:name="_Toc522995612"/>
      <w:bookmarkEnd w:id="51"/>
      <w:r w:rsidRPr="007815C0">
        <w:rPr>
          <w:rStyle w:val="Ttulo3Car"/>
        </w:rPr>
        <w:t>Consideraciones éticas</w:t>
      </w:r>
      <w:bookmarkStart w:id="53" w:name="_Toc520655270"/>
      <w:bookmarkStart w:id="54" w:name="_Toc520655289"/>
      <w:bookmarkStart w:id="55" w:name="_Toc520655290"/>
      <w:bookmarkStart w:id="56" w:name="_Toc520655291"/>
      <w:bookmarkStart w:id="57" w:name="_Toc520655292"/>
      <w:bookmarkStart w:id="58" w:name="_Toc520655293"/>
      <w:bookmarkStart w:id="59" w:name="_Toc520655294"/>
      <w:bookmarkStart w:id="60" w:name="_Toc520655295"/>
      <w:bookmarkStart w:id="61" w:name="_Toc520655296"/>
      <w:bookmarkStart w:id="62" w:name="_Toc520655297"/>
      <w:bookmarkStart w:id="63" w:name="_Toc520655298"/>
      <w:bookmarkStart w:id="64" w:name="_Toc520655299"/>
      <w:bookmarkStart w:id="65" w:name="_Toc520655300"/>
      <w:bookmarkStart w:id="66" w:name="_Toc520655301"/>
      <w:bookmarkStart w:id="67" w:name="_Toc520655302"/>
      <w:bookmarkStart w:id="68" w:name="_Toc520655303"/>
      <w:bookmarkStart w:id="69" w:name="_Toc520655304"/>
      <w:bookmarkStart w:id="70" w:name="_Toc520655305"/>
      <w:bookmarkStart w:id="71" w:name="_Toc520655306"/>
      <w:bookmarkStart w:id="72" w:name="_Toc520655307"/>
      <w:bookmarkStart w:id="73" w:name="_Toc520655308"/>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rsidR="007574D2" w:rsidRPr="00B26073" w:rsidRDefault="007574D2" w:rsidP="007574D2">
      <w:pPr>
        <w:pStyle w:val="Texto"/>
      </w:pPr>
      <w:r>
        <w:t>Este proyecto al recabar percepciones personales de sujetos de experimentación humanos, fue previamente revisado y aprobado por el Comité de Ética de la Universidad Peruana Cayetano Heredia. A</w:t>
      </w:r>
      <w:r w:rsidRPr="00BA156B">
        <w:t xml:space="preserve">unque no se identificaron riesgos que pudieran surgir hacia ninguno de </w:t>
      </w:r>
      <w:r>
        <w:t>los entrevistados</w:t>
      </w:r>
      <w:r w:rsidRPr="00BA156B">
        <w:t xml:space="preserve"> por participar de este proyecto</w:t>
      </w:r>
      <w:r>
        <w:t>, se les pidió a los entrevistados de la fase exploratoria la firma de un consentimiento informado que contaba con la aprobación del Comité de Ética antes mencionado</w:t>
      </w:r>
      <w:r w:rsidRPr="00BA156B">
        <w:t xml:space="preserve">. </w:t>
      </w:r>
    </w:p>
    <w:p w:rsidR="007574D2" w:rsidRPr="00B26073" w:rsidRDefault="007574D2" w:rsidP="007574D2">
      <w:pPr>
        <w:pStyle w:val="Ttulo2"/>
        <w:rPr>
          <w:lang w:val="es-PE"/>
        </w:rPr>
      </w:pPr>
      <w:bookmarkStart w:id="74" w:name="_Toc522995613"/>
      <w:r w:rsidRPr="00BA156B">
        <w:rPr>
          <w:lang w:val="es-PE"/>
        </w:rPr>
        <w:t>Análisis</w:t>
      </w:r>
      <w:bookmarkEnd w:id="74"/>
    </w:p>
    <w:p w:rsidR="007574D2" w:rsidRDefault="007574D2" w:rsidP="007574D2">
      <w:pPr>
        <w:pStyle w:val="Texto"/>
      </w:pPr>
      <w:r w:rsidRPr="00BA156B">
        <w:t>Para el análisis d</w:t>
      </w:r>
      <w:r>
        <w:t>el primer sub-estudio</w:t>
      </w:r>
      <w:r w:rsidRPr="00BA156B">
        <w:t xml:space="preserve">, se realizó mediante el programa Atlas Ti versión 7.5.7 en el sistema operativo Windows 7. Para esto, primero se transcribieron todas las entrevistas utilizando la página web llamada </w:t>
      </w:r>
      <w:proofErr w:type="spellStart"/>
      <w:r w:rsidRPr="00BA156B">
        <w:t>OTranscribe</w:t>
      </w:r>
      <w:proofErr w:type="spellEnd"/>
      <w:r w:rsidRPr="00BA156B">
        <w:t xml:space="preserve"> </w:t>
      </w:r>
      <w:r w:rsidRPr="00BA156B">
        <w:fldChar w:fldCharType="begin" w:fldLock="1"/>
      </w:r>
      <w:r>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Pr="00BA156B">
        <w:fldChar w:fldCharType="separate"/>
      </w:r>
      <w:r w:rsidRPr="000A0E57">
        <w:rPr>
          <w:noProof/>
        </w:rPr>
        <w:t>(45)</w:t>
      </w:r>
      <w:r w:rsidRPr="00BA156B">
        <w:fldChar w:fldCharType="end"/>
      </w:r>
      <w:r w:rsidRPr="00BA156B">
        <w:t xml:space="preserve">, creada por </w:t>
      </w:r>
      <w:proofErr w:type="spellStart"/>
      <w:r w:rsidRPr="00BA156B">
        <w:t>Elliot</w:t>
      </w:r>
      <w:proofErr w:type="spellEnd"/>
      <w:r w:rsidRPr="00BA156B">
        <w:t xml:space="preserve"> </w:t>
      </w:r>
      <w:proofErr w:type="spellStart"/>
      <w:r w:rsidRPr="00BA156B">
        <w:t>Bentley</w:t>
      </w:r>
      <w:proofErr w:type="spellEnd"/>
      <w:r w:rsidRPr="00BA156B">
        <w:t xml:space="preserve">, que permitía disminuir la velocidad de los audios </w:t>
      </w:r>
      <w:r w:rsidRPr="00BA156B">
        <w:lastRenderedPageBreak/>
        <w:t xml:space="preserve">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7574D2" w:rsidRDefault="007574D2" w:rsidP="007574D2">
      <w:pPr>
        <w:pStyle w:val="Texto"/>
      </w:pPr>
      <w:r>
        <w:t xml:space="preserve">Para el segundo sub-estudio, se vertieron los hallazgos del primer sub-estudio en una hoja de cálculo para poder identificar las características de diseño para cada requerimiento. Dicho análisis consistió en encontrar los requerimientos repetidos, para que sean resumidos, y por medio de la creación de  Historias de Usuario se agregaron la característica de diseño que el investigador considero relevante para poder resolver la necesidad planteada en dicha Historia de Usuario. </w:t>
      </w:r>
    </w:p>
    <w:p w:rsidR="007574D2" w:rsidRPr="00B26073" w:rsidRDefault="007574D2" w:rsidP="007574D2">
      <w:pPr>
        <w:pStyle w:val="Texto"/>
      </w:pPr>
      <w:r>
        <w:t>Para el análisis del tercer sub-estudio, se utilizó una nueva hoja de cálculo donde se plasmaron las opiniones recogidas durante las pruebas con los usuarios. El análisis de esta fase consistió en detallar las ocurrencias y comentarios que se suscitaron en las pruebas con el fin de encontrar similitudes sobre la interacción que hubo con el prototipo, en la resolución de tareas, hasta problemas que se presentaran.</w:t>
      </w:r>
    </w:p>
    <w:p w:rsidR="007574D2" w:rsidRPr="00B26073" w:rsidRDefault="007574D2" w:rsidP="007574D2">
      <w:pPr>
        <w:pStyle w:val="Ttulo1"/>
      </w:pPr>
      <w:bookmarkStart w:id="75" w:name="_Toc522995614"/>
      <w:r w:rsidRPr="00BA156B">
        <w:lastRenderedPageBreak/>
        <w:t>Resultados</w:t>
      </w:r>
      <w:bookmarkEnd w:id="75"/>
    </w:p>
    <w:p w:rsidR="007574D2" w:rsidRPr="00BA156B" w:rsidRDefault="007574D2" w:rsidP="00DF48A6">
      <w:pPr>
        <w:pStyle w:val="Ttulo2"/>
        <w:numPr>
          <w:ilvl w:val="0"/>
          <w:numId w:val="3"/>
        </w:numPr>
        <w:rPr>
          <w:lang w:val="es-PE"/>
        </w:rPr>
      </w:pPr>
      <w:bookmarkStart w:id="76" w:name="_Toc522995615"/>
      <w:r w:rsidRPr="00BA156B">
        <w:rPr>
          <w:lang w:val="es-PE"/>
        </w:rPr>
        <w:t>Fase Exploratoria</w:t>
      </w:r>
      <w:bookmarkEnd w:id="76"/>
    </w:p>
    <w:p w:rsidR="007574D2" w:rsidRPr="00B26073" w:rsidRDefault="007574D2" w:rsidP="007574D2">
      <w:pPr>
        <w:pStyle w:val="Texto"/>
      </w:pPr>
      <w:r w:rsidRPr="00BA156B">
        <w:t xml:space="preserve">Para este componente, se hizo el análisis por </w:t>
      </w:r>
      <w:r>
        <w:t>los temas señalados en la Guía de Entrevistas Nº1</w:t>
      </w:r>
      <w:r w:rsidRPr="00BA156B">
        <w:t xml:space="preserve">: </w:t>
      </w:r>
      <w:r>
        <w:t>Percepción de los reclamos, rol de los reclamos y manejo de información, herramienta informática y temas adicionales mencionados por los entrevistados</w:t>
      </w:r>
      <w:r w:rsidRPr="00BA156B">
        <w:t xml:space="preserve">. </w:t>
      </w:r>
      <w:r>
        <w:t>Las entrevistas se hicieron a personal administrativo de SUSALUD, gestores de IPRESS y ciudadanos</w:t>
      </w:r>
      <w:r w:rsidRPr="00BA156B">
        <w:t>. Se entrevistaron en total a 21 personas y se dividían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Pr="008D23C7" w:rsidRDefault="007574D2" w:rsidP="00DF48A6">
      <w:pPr>
        <w:pStyle w:val="Texto"/>
        <w:numPr>
          <w:ilvl w:val="0"/>
          <w:numId w:val="2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t>.</w:t>
      </w:r>
    </w:p>
    <w:p w:rsidR="007574D2" w:rsidRDefault="007574D2" w:rsidP="007574D2">
      <w:pPr>
        <w:pStyle w:val="Texto"/>
      </w:pPr>
      <w:r w:rsidRPr="00BA156B">
        <w:t>Las respuestas de ellos se presentan a continuación.</w:t>
      </w:r>
    </w:p>
    <w:p w:rsidR="007574D2" w:rsidRDefault="007574D2" w:rsidP="007574D2">
      <w:pPr>
        <w:pStyle w:val="Ttulo3"/>
      </w:pPr>
      <w:bookmarkStart w:id="77" w:name="_Toc522995616"/>
      <w:r>
        <w:t>Percepción de los reclamos</w:t>
      </w:r>
      <w:bookmarkEnd w:id="77"/>
    </w:p>
    <w:p w:rsidR="007574D2" w:rsidRPr="00BC4099" w:rsidRDefault="007574D2" w:rsidP="007574D2">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rsidR="007574D2" w:rsidRDefault="007574D2" w:rsidP="007574D2">
      <w:pPr>
        <w:pStyle w:val="Texto"/>
      </w:pPr>
      <w:r>
        <w:t xml:space="preserve">En la definición de reclamos, todos los </w:t>
      </w:r>
      <w:r w:rsidRPr="00BC4099">
        <w:t xml:space="preserve">entrevistados </w:t>
      </w:r>
      <w:r>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rsidR="007574D2" w:rsidRDefault="007574D2" w:rsidP="007574D2">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rsidR="007574D2" w:rsidRDefault="007574D2" w:rsidP="007574D2">
      <w:pPr>
        <w:pStyle w:val="Cita"/>
      </w:pPr>
      <w:r w:rsidRPr="00BC4099" w:rsidDel="00625E59">
        <w:lastRenderedPageBreak/>
        <w:t xml:space="preserve"> </w:t>
      </w:r>
      <w:r w:rsidRPr="008D23C7">
        <w:t>“…Para mí lo más importante de un reclamo es que te permita encontrar las causas del reclamo y por lo tanto eliminarlas.”</w:t>
      </w:r>
    </w:p>
    <w:p w:rsidR="007574D2" w:rsidRPr="007815C0" w:rsidRDefault="007574D2" w:rsidP="007574D2">
      <w:pPr>
        <w:pStyle w:val="Texto"/>
        <w:jc w:val="right"/>
      </w:pPr>
      <w:r>
        <w:t>(Personal de SUSALUD)</w:t>
      </w:r>
    </w:p>
    <w:p w:rsidR="007574D2" w:rsidRPr="003B4DBC" w:rsidRDefault="007574D2" w:rsidP="007574D2">
      <w:pPr>
        <w:pStyle w:val="Texto"/>
      </w:pPr>
      <w:r w:rsidRPr="00BC4099">
        <w:t>S</w:t>
      </w:r>
      <w:r>
        <w:t>obre impedimentos que presenta la resolución de</w:t>
      </w:r>
      <w:r w:rsidRPr="00BC4099">
        <w:t xml:space="preserve"> los reclamos, el personal de SUSALUD se refirió a que no existe un co</w:t>
      </w:r>
      <w:r>
        <w:t>nsenso sobre qué información es</w:t>
      </w:r>
      <w:r w:rsidRPr="00BC4099">
        <w:t xml:space="preserve"> necesaria para el manejo de reclamos por parte de una IPRESS</w:t>
      </w:r>
      <w:r>
        <w:t>, lo que</w:t>
      </w:r>
      <w:r w:rsidRPr="00BC4099">
        <w:t xml:space="preserve"> lleva a que los reclamos sean vistos de forma negativa y que no se desee encontrar las causas de ellos. Como consecuencia, existe poca capacidad resolutiva de los reclamos a niveles inferiores de atención</w:t>
      </w:r>
      <w:r>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t>además</w:t>
      </w:r>
      <w:r w:rsidRPr="00BC4099">
        <w:t xml:space="preserve"> que existe mucha burocracia para resolver los reclamos </w:t>
      </w:r>
      <w:r>
        <w:t>cuando se</w:t>
      </w:r>
      <w:r w:rsidRPr="00BC4099">
        <w:t xml:space="preserve"> </w:t>
      </w:r>
      <w:r w:rsidRPr="00BC4099">
        <w:lastRenderedPageBreak/>
        <w:t xml:space="preserve">necesita autonomía para ello, además que el tiempo de acción para dar solución a un reclamo de 30 días es muy largo. </w:t>
      </w:r>
    </w:p>
    <w:p w:rsidR="007574D2" w:rsidRDefault="007574D2" w:rsidP="007574D2">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rsidR="007574D2" w:rsidRPr="007815C0" w:rsidRDefault="007574D2" w:rsidP="007574D2">
      <w:pPr>
        <w:pStyle w:val="Texto"/>
        <w:jc w:val="right"/>
      </w:pPr>
      <w:r>
        <w:t>(Ciudadano)</w:t>
      </w:r>
    </w:p>
    <w:p w:rsidR="007574D2" w:rsidRPr="00BC4099" w:rsidRDefault="007574D2" w:rsidP="007574D2">
      <w:pPr>
        <w:pStyle w:val="Texto"/>
      </w:pPr>
      <w:r w:rsidRPr="00BC4099">
        <w:t>C</w:t>
      </w:r>
      <w:r>
        <w:t>uando se les preguntó</w:t>
      </w:r>
      <w:r w:rsidRPr="00BC4099">
        <w:t xml:space="preserve"> sobre el procedimiento a seguir para colocar reclamos, </w:t>
      </w:r>
      <w:r>
        <w:t xml:space="preserve">tanto </w:t>
      </w:r>
      <w:r w:rsidRPr="00BC4099">
        <w:t>el personal de SUSALUD</w:t>
      </w:r>
      <w:r>
        <w:t xml:space="preserve"> como los gestores</w:t>
      </w:r>
      <w:r w:rsidRPr="00BC4099">
        <w:t xml:space="preserve"> dij</w:t>
      </w:r>
      <w:r>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t xml:space="preserve"> el ciudadano y la IPRESS para</w:t>
      </w:r>
      <w:r w:rsidRPr="00BC4099">
        <w:t xml:space="preserve"> poder realizar una investigación de lo ocurrido. </w:t>
      </w:r>
      <w:r>
        <w:t>Adicionalmente, l</w:t>
      </w:r>
      <w:r w:rsidRPr="00BC4099">
        <w:t xml:space="preserve">os gestores de las IPRESS señalaron que </w:t>
      </w:r>
      <w:r>
        <w:t>también los ciudadanos podían usar las</w:t>
      </w:r>
      <w:r w:rsidRPr="00BC4099">
        <w:t xml:space="preserve"> Unidades de Calidad</w:t>
      </w:r>
      <w:r>
        <w:t xml:space="preserve"> </w:t>
      </w:r>
      <w:r w:rsidRPr="00BC4099">
        <w:t xml:space="preserve">y en casos donde se encuentre </w:t>
      </w:r>
      <w:r w:rsidRPr="00BC4099">
        <w:lastRenderedPageBreak/>
        <w:t xml:space="preserve">disponible, el sistema </w:t>
      </w:r>
      <w:proofErr w:type="spellStart"/>
      <w:r w:rsidRPr="00BC4099">
        <w:t>Totem</w:t>
      </w:r>
      <w:proofErr w:type="spellEnd"/>
      <w:r w:rsidRPr="00BC4099">
        <w:t xml:space="preserve">. </w:t>
      </w:r>
      <w:r>
        <w:t>De manera diferente cuando</w:t>
      </w:r>
      <w:r w:rsidRPr="00BC4099">
        <w:t xml:space="preserve"> los ciudadanos </w:t>
      </w:r>
      <w:r>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t>Pocos</w:t>
      </w:r>
      <w:r w:rsidRPr="00BC4099">
        <w:t xml:space="preserve"> mencionaron que pedirían el Libro de Reclamaciones y otros que irían a redes sociales para presentar sus inconvenientes.</w:t>
      </w:r>
    </w:p>
    <w:p w:rsidR="007574D2" w:rsidRDefault="007574D2" w:rsidP="007574D2">
      <w:pPr>
        <w:pStyle w:val="Texto"/>
      </w:pPr>
      <w:r w:rsidRPr="00BC4099">
        <w:t xml:space="preserve">Los entrevistados contaron diversas experiencias que </w:t>
      </w:r>
      <w:r>
        <w:t>tuvieron</w:t>
      </w:r>
      <w:r w:rsidRPr="00BC4099">
        <w:t xml:space="preserve"> en el ámbito personal como laboral en relación a los reclamos, </w:t>
      </w:r>
      <w:r>
        <w:t>Tanto ciudadanos como personal de SUSALUD</w:t>
      </w:r>
      <w:r w:rsidRPr="00BC4099">
        <w:t xml:space="preserve"> señalaron que habían</w:t>
      </w:r>
      <w:r>
        <w:t xml:space="preserve"> presentado</w:t>
      </w:r>
      <w:r w:rsidRPr="00BC4099">
        <w:t xml:space="preserve"> reclamos y que</w:t>
      </w:r>
      <w:r>
        <w:t>, algunos</w:t>
      </w:r>
      <w:r w:rsidRPr="00BC4099">
        <w:t xml:space="preserve"> llegaron a solucionar el problema </w:t>
      </w:r>
      <w:r>
        <w:t>presentado</w:t>
      </w:r>
      <w:r w:rsidRPr="00BC4099">
        <w:t xml:space="preserve">, </w:t>
      </w:r>
      <w:r>
        <w:t xml:space="preserve">a </w:t>
      </w:r>
      <w:r w:rsidRPr="00BC4099">
        <w:t xml:space="preserve">otros nunca </w:t>
      </w:r>
      <w:r>
        <w:t xml:space="preserve">se </w:t>
      </w:r>
      <w:r w:rsidRPr="00BC4099">
        <w:t>les di</w:t>
      </w:r>
      <w:r>
        <w:t>o</w:t>
      </w:r>
      <w:r w:rsidRPr="00BC4099">
        <w:t xml:space="preserve"> una respuesta</w:t>
      </w:r>
      <w:r>
        <w:t>,</w:t>
      </w:r>
      <w:r w:rsidRPr="00BC4099">
        <w:t xml:space="preserve"> e incluso </w:t>
      </w:r>
      <w:r>
        <w:t>hubo personas que contaron</w:t>
      </w:r>
      <w:r w:rsidRPr="00BC4099">
        <w:t xml:space="preserve"> que no les dieron información sobre donde poder presentar el reclamo ni cómo hacerlo. </w:t>
      </w:r>
      <w:r>
        <w:t>Sumado a esto, l</w:t>
      </w:r>
      <w:r w:rsidRPr="00BC4099">
        <w:t xml:space="preserve">os gestores de las IPRESS señalaron que </w:t>
      </w:r>
      <w:r>
        <w:t>como el</w:t>
      </w:r>
      <w:r w:rsidRPr="00BC4099">
        <w:t xml:space="preserve"> personal prestador de salud no pued</w:t>
      </w:r>
      <w:r>
        <w:t>e</w:t>
      </w:r>
      <w:r w:rsidRPr="00BC4099">
        <w:t xml:space="preserve"> presentar reclamos hace </w:t>
      </w:r>
      <w:r>
        <w:t xml:space="preserve">que ellos </w:t>
      </w:r>
      <w:r w:rsidRPr="00BC4099">
        <w:t>se sienta</w:t>
      </w:r>
      <w:r>
        <w:t>n</w:t>
      </w:r>
      <w:r w:rsidRPr="00BC4099">
        <w:t xml:space="preserve"> </w:t>
      </w:r>
      <w:r>
        <w:t xml:space="preserve">no </w:t>
      </w:r>
      <w:r w:rsidRPr="00BC4099">
        <w:t>considerado</w:t>
      </w:r>
      <w:r>
        <w:t>s</w:t>
      </w:r>
      <w:r w:rsidRPr="00BC4099">
        <w:t xml:space="preserve">, </w:t>
      </w:r>
      <w:r>
        <w:t>y que</w:t>
      </w:r>
      <w:r w:rsidRPr="00BC4099">
        <w:t xml:space="preserve"> SUSALUD les toma más importancia a los ciudadanos que a ellos. También señalaron que </w:t>
      </w:r>
      <w:r>
        <w:t>por</w:t>
      </w:r>
      <w:r w:rsidRPr="00BC4099">
        <w:t xml:space="preserve"> problemas de comunicación con SUSALUD, ellos les entregan de forma tardía</w:t>
      </w:r>
      <w:r>
        <w:t xml:space="preserve"> los</w:t>
      </w:r>
      <w:r w:rsidRPr="00BC4099">
        <w:t xml:space="preserve"> repo</w:t>
      </w:r>
      <w:r>
        <w:t>rtes de reclamos recibidos por</w:t>
      </w:r>
      <w:r w:rsidRPr="00BC4099">
        <w:t xml:space="preserve"> lo que ellos </w:t>
      </w:r>
      <w:r>
        <w:t xml:space="preserve">se ven obligados a </w:t>
      </w:r>
      <w:r w:rsidRPr="00BC4099">
        <w:t xml:space="preserve">encontrar una solución </w:t>
      </w:r>
      <w:r>
        <w:t>a un</w:t>
      </w:r>
      <w:r w:rsidRPr="00BC4099">
        <w:t xml:space="preserve"> hecho </w:t>
      </w:r>
      <w:r>
        <w:t xml:space="preserve">que </w:t>
      </w:r>
      <w:r w:rsidRPr="00BC4099">
        <w:t>ocurrió tiempo</w:t>
      </w:r>
      <w:r>
        <w:t xml:space="preserve"> atrás</w:t>
      </w:r>
      <w:r w:rsidRPr="00BC4099">
        <w:t>.</w:t>
      </w:r>
      <w:r>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rsidR="007574D2" w:rsidRDefault="007574D2" w:rsidP="007574D2">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7574D2" w:rsidRPr="002B61FA" w:rsidRDefault="007574D2" w:rsidP="007574D2">
      <w:pPr>
        <w:pStyle w:val="Texto"/>
        <w:jc w:val="right"/>
      </w:pPr>
      <w:r>
        <w:t>(Gestor de IPRESS)</w:t>
      </w:r>
    </w:p>
    <w:p w:rsidR="007574D2" w:rsidRDefault="007574D2" w:rsidP="007574D2">
      <w:pPr>
        <w:pStyle w:val="Ttulo3"/>
      </w:pPr>
      <w:bookmarkStart w:id="78" w:name="_Toc522995617"/>
      <w:r>
        <w:t>Rol de los reclamos y manejo de información</w:t>
      </w:r>
      <w:bookmarkEnd w:id="78"/>
    </w:p>
    <w:p w:rsidR="007574D2" w:rsidRDefault="007574D2" w:rsidP="007574D2">
      <w:pPr>
        <w:pStyle w:val="Texto"/>
      </w:pPr>
      <w:r>
        <w:t>Sobre el rol actual que tienen los reclamos, tanto el personal de SUSALUD como los ciudadanos dijeron que los reclamos tienen actualmente un rol negativo, ya que lo ven como una traba, ofensa o algo fastidioso a lo que sus autoridades no le toman importancia. El personal de SUSALUD 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rsidR="007574D2" w:rsidRDefault="007574D2" w:rsidP="007574D2">
      <w:pPr>
        <w:pStyle w:val="Cita"/>
      </w:pPr>
      <w:r w:rsidRPr="008D23C7">
        <w:t xml:space="preserve"> “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7574D2" w:rsidRPr="002B61FA" w:rsidRDefault="007574D2" w:rsidP="007574D2">
      <w:pPr>
        <w:pStyle w:val="Texto"/>
        <w:jc w:val="right"/>
      </w:pPr>
      <w:r>
        <w:t>(Gestor de IPRESS)</w:t>
      </w:r>
    </w:p>
    <w:p w:rsidR="007574D2" w:rsidRDefault="007574D2" w:rsidP="007574D2">
      <w:pPr>
        <w:pStyle w:val="Texto"/>
      </w:pPr>
      <w:r>
        <w:t>Los tres tipos de usuarios coincidieron acerca del rol positivo que deberían tener los reclamos.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rsidR="007574D2" w:rsidRDefault="007574D2" w:rsidP="007574D2">
      <w:pPr>
        <w:pStyle w:val="Cita"/>
      </w:pPr>
      <w:r w:rsidRPr="008D23C7">
        <w:t xml:space="preserve"> “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Pr="008D23C7">
        <w:lastRenderedPageBreak/>
        <w:t>ver con el reclamo, también resaltar algunas cosas que han sido buenas y eso lo pueda percibir la otra parte.”</w:t>
      </w:r>
    </w:p>
    <w:p w:rsidR="007574D2" w:rsidRPr="00486FA6" w:rsidRDefault="007574D2" w:rsidP="007574D2">
      <w:pPr>
        <w:pStyle w:val="Texto"/>
        <w:jc w:val="right"/>
      </w:pPr>
      <w:r>
        <w:t>(Ciudadano)</w:t>
      </w:r>
    </w:p>
    <w:p w:rsidR="007574D2" w:rsidRDefault="007574D2" w:rsidP="007574D2">
      <w:pPr>
        <w:pStyle w:val="Texto"/>
      </w:pPr>
      <w:r>
        <w:t xml:space="preserve">Sobre cómo se manejan actualmente los reclamos, tanto personal de SUSALUD como gestores se señalaron principalmente las PAUS, Libro de Reclamaciones y el sistema </w:t>
      </w:r>
      <w:proofErr w:type="spellStart"/>
      <w:r>
        <w:t>Totem</w:t>
      </w:r>
      <w:proofErr w:type="spellEnd"/>
      <w:r>
        <w:t>.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Por último, el personal de SUSALUD mencionó que el Libro de Reclamaciones no se da abasto debido a que no tienen procesos claros para la interiorización de la información presentada por medio de este canal. Los gestores mencionaron sus experiencias en el trato de forma directa y personal con los pacientes para resolver un reclamo y como luego realizan estadísticas de manera manual que les permita tomar decisiones; pero al tener que darle una respuesta pronta al ciudadano, hay deficiencias en hallar el problema en trasfondo. Señalaron también que 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rsidR="007574D2" w:rsidRDefault="007574D2" w:rsidP="007574D2">
      <w:pPr>
        <w:pStyle w:val="Cita"/>
      </w:pPr>
      <w:r w:rsidRPr="008D23C7">
        <w:lastRenderedPageBreak/>
        <w:t xml:space="preserve"> “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7574D2" w:rsidRPr="00452B7D" w:rsidRDefault="007574D2" w:rsidP="007574D2">
      <w:pPr>
        <w:pStyle w:val="Texto"/>
        <w:jc w:val="right"/>
      </w:pPr>
      <w:r>
        <w:t>(Personal de SUSALUD)</w:t>
      </w:r>
    </w:p>
    <w:p w:rsidR="007574D2" w:rsidRDefault="007574D2" w:rsidP="007574D2">
      <w:pPr>
        <w:pStyle w:val="Texto"/>
      </w:pPr>
      <w:r w:rsidRPr="008017B3">
        <w:t xml:space="preserve">Sobre cómo deberían ser manejados los reclamos, personal de SUSALUD </w:t>
      </w:r>
      <w:r>
        <w:t>y los ciudadanos señalaron que debería</w:t>
      </w:r>
      <w:r w:rsidRPr="008017B3">
        <w:t xml:space="preserve"> difundir</w:t>
      </w:r>
      <w:r>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t xml:space="preserve"> parte de</w:t>
      </w:r>
      <w:r w:rsidRPr="008017B3">
        <w:t xml:space="preserve"> los us</w:t>
      </w:r>
      <w:r>
        <w:t>uarios que utilizan el servicio y que por ello deberían tratarse los reclamos a más profundidad.</w:t>
      </w:r>
      <w:r w:rsidRPr="008017B3">
        <w:t xml:space="preserve"> </w:t>
      </w:r>
      <w:r>
        <w:t>Personal de SUSALUD aumento también que debería</w:t>
      </w:r>
      <w:r w:rsidRPr="008017B3">
        <w:t xml:space="preserve"> realizar</w:t>
      </w:r>
      <w:r>
        <w:t>se</w:t>
      </w:r>
      <w:r w:rsidRPr="008017B3">
        <w:t xml:space="preserve"> copia periódica de todos </w:t>
      </w:r>
      <w:r>
        <w:t>los reclamos</w:t>
      </w:r>
      <w:r w:rsidRPr="008017B3">
        <w:t xml:space="preserve"> para que no ocurran inconvenientes con dicha información</w:t>
      </w:r>
      <w:r>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rsidR="007574D2" w:rsidRDefault="007574D2" w:rsidP="007574D2">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7574D2" w:rsidRPr="00651620" w:rsidRDefault="007574D2" w:rsidP="007574D2">
      <w:pPr>
        <w:pStyle w:val="Texto"/>
        <w:jc w:val="right"/>
      </w:pPr>
      <w:r>
        <w:t>(Personal SUSALUD)</w:t>
      </w:r>
    </w:p>
    <w:p w:rsidR="007574D2" w:rsidRDefault="007574D2" w:rsidP="007574D2">
      <w:pPr>
        <w:pStyle w:val="Ttulo3"/>
      </w:pPr>
      <w:bookmarkStart w:id="79" w:name="_Toc522995618"/>
      <w:r>
        <w:t>Herramienta Informática</w:t>
      </w:r>
      <w:bookmarkEnd w:id="79"/>
    </w:p>
    <w:p w:rsidR="007574D2" w:rsidRDefault="007574D2" w:rsidP="007574D2">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rsidR="007574D2" w:rsidRDefault="007574D2" w:rsidP="007574D2">
      <w:pPr>
        <w:pStyle w:val="Texto"/>
      </w:pPr>
      <w:r w:rsidRPr="00DF2384">
        <w:t>Todo</w:t>
      </w:r>
      <w:r>
        <w:t>s</w:t>
      </w:r>
      <w:r w:rsidRPr="00DF2384">
        <w:t xml:space="preserve"> los tipos de usuarios mencionaron que creían que la herramienta ser</w:t>
      </w:r>
      <w:r>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rsidR="007574D2" w:rsidRDefault="007574D2" w:rsidP="007574D2">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7574D2" w:rsidRPr="00BC3DD9" w:rsidRDefault="007574D2" w:rsidP="007574D2">
      <w:pPr>
        <w:pStyle w:val="Texto"/>
        <w:jc w:val="right"/>
      </w:pPr>
      <w:r>
        <w:t>(Ciudadano)</w:t>
      </w:r>
    </w:p>
    <w:p w:rsidR="007574D2" w:rsidRDefault="007574D2" w:rsidP="007574D2">
      <w:pPr>
        <w:pStyle w:val="Texto"/>
      </w:pPr>
      <w:r w:rsidRPr="00DF2384">
        <w:t xml:space="preserve">Acerca de las características que les gustaría que tuviera la herramienta, </w:t>
      </w:r>
      <w:r>
        <w:t xml:space="preserve">todos los tipos de usuario mencionaron que </w:t>
      </w:r>
      <w:r w:rsidRPr="00DF2384">
        <w:t>le</w:t>
      </w:r>
      <w:r>
        <w:t>s</w:t>
      </w:r>
      <w:r w:rsidRPr="00DF2384">
        <w:t xml:space="preserve"> gustaría que</w:t>
      </w:r>
      <w:r>
        <w:t xml:space="preserve"> el aplicativo</w:t>
      </w:r>
      <w:r w:rsidRPr="00DF2384">
        <w:t xml:space="preserve"> fuera al</w:t>
      </w:r>
      <w:r>
        <w:t>tamente intuitivo, directo y grá</w:t>
      </w:r>
      <w:r w:rsidRPr="00DF2384">
        <w:t>fico</w:t>
      </w:r>
      <w:r>
        <w:t>,</w:t>
      </w:r>
      <w:r w:rsidRPr="00DF2384">
        <w:t xml:space="preserve"> que pudiera accederse desde un dispositivo móvil.</w:t>
      </w:r>
      <w:r>
        <w:t xml:space="preserve"> Todos estuvieron de acuerdo en que </w:t>
      </w:r>
      <w:r w:rsidRPr="00DF2384">
        <w:t>esta herramienta serviría mucho para mejorar la comunicación entre paciente e IPRESS</w:t>
      </w:r>
      <w:r>
        <w:t>. El personal de SUSALUD mencionó, también,</w:t>
      </w:r>
      <w:r w:rsidRPr="00DF2384">
        <w:t xml:space="preserve"> que sería ideal que los ciudadanos recibieran una confirmación, sea por mensaje de texto o correo electrónico</w:t>
      </w:r>
      <w:r>
        <w:t>,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t>Añadieron q</w:t>
      </w:r>
      <w:r w:rsidRPr="00DF2384">
        <w:t>ue debería considerar</w:t>
      </w:r>
      <w:r>
        <w:t>se</w:t>
      </w:r>
      <w:r w:rsidRPr="00DF2384">
        <w:t xml:space="preserve"> idiomas nativos para personas que </w:t>
      </w:r>
      <w:r>
        <w:t>no entendieran español y que pudiera ser accedido</w:t>
      </w:r>
      <w:r w:rsidRPr="00DF2384">
        <w:t xml:space="preserve"> por personas discapacitadas. </w:t>
      </w:r>
      <w:r>
        <w:t>Igual que los gestores, d</w:t>
      </w:r>
      <w:r w:rsidRPr="00DF2384">
        <w:t>ijeron que les gustaría poder visualizar estadísticas de reclamos de las IPRESS</w:t>
      </w:r>
      <w:r>
        <w:t>,</w:t>
      </w:r>
      <w:r w:rsidRPr="00DF2384">
        <w:t xml:space="preserve"> que muestre</w:t>
      </w:r>
      <w:r>
        <w:t>n</w:t>
      </w:r>
      <w:r w:rsidRPr="00DF2384">
        <w:t xml:space="preserve"> reportes consolidados aplicando filtros seleccionados</w:t>
      </w:r>
      <w:r>
        <w:t xml:space="preserve"> y datos de contacto en caso el ciudadano quisiera averiguar más sobre el estado de su reclamo</w:t>
      </w:r>
      <w:r w:rsidRPr="00DF2384">
        <w:t xml:space="preserve">. Los gestores de las IPRESS, </w:t>
      </w:r>
      <w:r>
        <w:t xml:space="preserve">a todo lo mencionado añadieron </w:t>
      </w:r>
      <w:r w:rsidRPr="00DF2384">
        <w:t xml:space="preserve">que les parece importante contar un formulario físico que permita acercarse </w:t>
      </w:r>
      <w:r>
        <w:t>a personas que no son digitales,</w:t>
      </w:r>
      <w:r w:rsidRPr="00DF2384">
        <w:t xml:space="preserve"> </w:t>
      </w:r>
      <w:r>
        <w:t>a</w:t>
      </w:r>
      <w:r w:rsidRPr="00DF2384">
        <w:t xml:space="preserve">demás </w:t>
      </w:r>
      <w:r>
        <w:t>de</w:t>
      </w:r>
      <w:r w:rsidRPr="00DF2384">
        <w:t xml:space="preserve"> una parte educativa en donde se dé a conocer los </w:t>
      </w:r>
      <w:r w:rsidRPr="00DF2384">
        <w:lastRenderedPageBreak/>
        <w:t>servicios de salud brindados para que los reclamos pr</w:t>
      </w:r>
      <w:r>
        <w:t>esentados sean valiosos y permitan</w:t>
      </w:r>
      <w:r w:rsidRPr="00DF2384">
        <w:t xml:space="preserve"> encontrar verdaderas fallas en sus procesos. </w:t>
      </w:r>
      <w:r>
        <w:t>Señalaron esto debido a que p</w:t>
      </w:r>
      <w:r w:rsidRPr="00DF2384">
        <w:t>ara ellos</w:t>
      </w:r>
      <w:r>
        <w:t>,</w:t>
      </w:r>
      <w:r w:rsidRPr="00DF2384">
        <w:t xml:space="preserve"> es </w:t>
      </w:r>
      <w:r>
        <w:t>de suma importancia</w:t>
      </w:r>
      <w:r w:rsidRPr="00DF2384">
        <w:t xml:space="preserve"> conocer que es lo que sucede en tiempo real en e</w:t>
      </w:r>
      <w:r>
        <w:t>l hospital y mencionaron que no les sirve</w:t>
      </w:r>
      <w:r w:rsidRPr="00DF2384">
        <w:t xml:space="preserve"> información desactualizada</w:t>
      </w:r>
      <w:r>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rsidR="007574D2" w:rsidRDefault="007574D2" w:rsidP="007574D2">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7574D2" w:rsidRPr="00BC3DD9" w:rsidRDefault="007574D2" w:rsidP="007574D2">
      <w:pPr>
        <w:pStyle w:val="Texto"/>
        <w:jc w:val="right"/>
      </w:pPr>
      <w:r>
        <w:t>(Gestor de IPRESS)</w:t>
      </w:r>
    </w:p>
    <w:p w:rsidR="007574D2" w:rsidRDefault="007574D2" w:rsidP="007574D2">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t>haya</w:t>
      </w:r>
      <w:r w:rsidRPr="00DF2384">
        <w:t xml:space="preserve"> estadísticas y gráficos sobre los reclamos para que los ciudadanos los tomen de referencia para poder tomar una decisión sobre dónde buscar </w:t>
      </w:r>
      <w:r>
        <w:t>atención médica</w:t>
      </w:r>
      <w:r w:rsidRPr="00DF2384">
        <w:t xml:space="preserve">. Dijeron que esta herramienta debería permitir la participación activa de los ciudadanos </w:t>
      </w:r>
      <w:r>
        <w:t xml:space="preserve">y personal prestador de salud ya que los últimos podrían brindar mejoras con una visión privilegiada del problema </w:t>
      </w:r>
      <w:r w:rsidRPr="00DF2384">
        <w:t xml:space="preserve">e incluso podría </w:t>
      </w:r>
      <w:r>
        <w:t>servir para empoderarlos.</w:t>
      </w:r>
      <w:r w:rsidRPr="00DF2384">
        <w:t xml:space="preserve"> Los gesto</w:t>
      </w:r>
      <w:r>
        <w:t xml:space="preserve">res </w:t>
      </w:r>
      <w:r>
        <w:lastRenderedPageBreak/>
        <w:t>de IPRESS mencionaron también</w:t>
      </w:r>
      <w:r w:rsidRPr="00DF2384">
        <w:t xml:space="preserve"> que necesitan identificar rápidamente en que parte del proceso fallan</w:t>
      </w:r>
      <w:r>
        <w:t xml:space="preserve">, </w:t>
      </w:r>
      <w:r w:rsidRPr="00DF2384">
        <w:t>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t xml:space="preserve"> y</w:t>
      </w:r>
      <w:r w:rsidRPr="00DF2384">
        <w:t xml:space="preserve"> que si se pudiera incluir una parte donde los ciudadanos colocaran sugerencias, probablemente se mejoraría la comunicación entre ciudadanos y establecimientos de s</w:t>
      </w:r>
      <w:r>
        <w:t>alud. Los ciudadanos señalaron</w:t>
      </w:r>
      <w:r w:rsidRPr="00DF2384">
        <w:t xml:space="preserve"> que sus requerimientos más van por la autonomía de los procesos para resolución de reclamos y poder asegurarse que el reclamo llegue a alguien</w:t>
      </w:r>
      <w:r>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t xml:space="preserve"> informática en si es que pudieran</w:t>
      </w:r>
      <w:r w:rsidRPr="00DF2384">
        <w:t xml:space="preserve"> adjuntarse mate</w:t>
      </w:r>
      <w:r>
        <w:t>rial multimedia donde puedan demostrar</w:t>
      </w:r>
      <w:r w:rsidRPr="00DF2384">
        <w:t xml:space="preserve"> lo ocurrido.</w:t>
      </w:r>
    </w:p>
    <w:p w:rsidR="007574D2" w:rsidRDefault="007574D2" w:rsidP="007574D2">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rsidR="007574D2" w:rsidRPr="006121CA" w:rsidRDefault="007574D2" w:rsidP="007574D2">
      <w:pPr>
        <w:pStyle w:val="Texto"/>
        <w:jc w:val="right"/>
      </w:pPr>
      <w:r>
        <w:t>(Ciudadano)</w:t>
      </w:r>
    </w:p>
    <w:p w:rsidR="007574D2" w:rsidRDefault="007574D2" w:rsidP="007574D2">
      <w:pPr>
        <w:pStyle w:val="Ttulo3"/>
      </w:pPr>
      <w:bookmarkStart w:id="80" w:name="_Toc522995619"/>
      <w:r>
        <w:t>Adicionales mencionados por los entrevistados</w:t>
      </w:r>
      <w:bookmarkEnd w:id="80"/>
    </w:p>
    <w:p w:rsidR="00970CC0" w:rsidRDefault="007574D2" w:rsidP="007574D2">
      <w:pPr>
        <w:pStyle w:val="Texto"/>
      </w:pPr>
      <w:r>
        <w:t>Adicionalmente a las preguntas efectuadas, los entrevistados mencionaron lo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álidas por parte de los ciudadanos.</w:t>
      </w:r>
    </w:p>
    <w:p w:rsidR="00970CC0" w:rsidRDefault="00970CC0" w:rsidP="007574D2">
      <w:pPr>
        <w:pStyle w:val="Texto"/>
      </w:pPr>
    </w:p>
    <w:p w:rsidR="007574D2" w:rsidRDefault="007574D2" w:rsidP="007574D2">
      <w:pPr>
        <w:pStyle w:val="Cita"/>
      </w:pPr>
      <w:r w:rsidRPr="008D23C7">
        <w:lastRenderedPageBreak/>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7574D2" w:rsidRPr="006121CA" w:rsidRDefault="007574D2" w:rsidP="007574D2">
      <w:pPr>
        <w:pStyle w:val="Texto"/>
        <w:jc w:val="right"/>
      </w:pPr>
      <w:r>
        <w:t>(Personal de SUSALUD)</w:t>
      </w:r>
    </w:p>
    <w:p w:rsidR="007574D2" w:rsidRPr="009C3A61" w:rsidRDefault="007574D2" w:rsidP="007574D2">
      <w:pPr>
        <w:pStyle w:val="Texto"/>
      </w:pPr>
      <w:r>
        <w:t>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í, mientras que los ciudadanos mencionaron la importancia de reclamos, la educación que se le da a los ciudadanos sobre servicios y la informatización del proceso de gestión de reclamos con el uso de una herramienta informática.</w:t>
      </w:r>
    </w:p>
    <w:p w:rsidR="007574D2" w:rsidRDefault="007574D2" w:rsidP="007574D2">
      <w:pPr>
        <w:pStyle w:val="Cita"/>
      </w:pPr>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w:t>
      </w:r>
      <w:r w:rsidRPr="008D23C7">
        <w:lastRenderedPageBreak/>
        <w:t>Sería incongruente, entonces para mí es muy importante la resolución, o sea la solución de los reclamos.”</w:t>
      </w:r>
    </w:p>
    <w:p w:rsidR="007574D2" w:rsidRPr="006121CA" w:rsidRDefault="007574D2" w:rsidP="007574D2">
      <w:pPr>
        <w:pStyle w:val="Texto"/>
        <w:jc w:val="right"/>
      </w:pPr>
      <w:r>
        <w:t>(Personal de SUSALUD)</w:t>
      </w:r>
    </w:p>
    <w:p w:rsidR="007574D2" w:rsidRPr="008D23C7" w:rsidRDefault="007574D2" w:rsidP="007574D2">
      <w:pPr>
        <w:pStyle w:val="Ttulo3"/>
      </w:pPr>
      <w:bookmarkStart w:id="81" w:name="_Toc520655317"/>
      <w:bookmarkStart w:id="82" w:name="_Toc520655675"/>
      <w:bookmarkStart w:id="83" w:name="_Toc520655318"/>
      <w:bookmarkStart w:id="84" w:name="_Toc520655676"/>
      <w:bookmarkStart w:id="85" w:name="_Toc520655319"/>
      <w:bookmarkStart w:id="86" w:name="_Toc520655677"/>
      <w:bookmarkStart w:id="87" w:name="_Toc520655320"/>
      <w:bookmarkStart w:id="88" w:name="_Toc520655678"/>
      <w:bookmarkStart w:id="89" w:name="_Toc520655321"/>
      <w:bookmarkStart w:id="90" w:name="_Toc520655679"/>
      <w:bookmarkStart w:id="91" w:name="_Toc520655322"/>
      <w:bookmarkStart w:id="92" w:name="_Toc520655680"/>
      <w:bookmarkStart w:id="93" w:name="_Toc520655323"/>
      <w:bookmarkStart w:id="94" w:name="_Toc520655681"/>
      <w:bookmarkStart w:id="95" w:name="_Toc520655324"/>
      <w:bookmarkStart w:id="96" w:name="_Toc520655682"/>
      <w:bookmarkStart w:id="97" w:name="_Toc520655325"/>
      <w:bookmarkStart w:id="98" w:name="_Toc520655683"/>
      <w:bookmarkStart w:id="99" w:name="_Toc520655326"/>
      <w:bookmarkStart w:id="100" w:name="_Toc520655684"/>
      <w:bookmarkStart w:id="101" w:name="_Toc520655327"/>
      <w:bookmarkStart w:id="102" w:name="_Toc520655685"/>
      <w:bookmarkStart w:id="103" w:name="_Toc520655328"/>
      <w:bookmarkStart w:id="104" w:name="_Toc520655686"/>
      <w:bookmarkStart w:id="105" w:name="_Toc520655329"/>
      <w:bookmarkStart w:id="106" w:name="_Toc520655687"/>
      <w:bookmarkStart w:id="107" w:name="_Toc520655330"/>
      <w:bookmarkStart w:id="108" w:name="_Toc520655688"/>
      <w:bookmarkStart w:id="109" w:name="_Toc520655331"/>
      <w:bookmarkStart w:id="110" w:name="_Toc520655689"/>
      <w:bookmarkStart w:id="111" w:name="_Toc520655332"/>
      <w:bookmarkStart w:id="112" w:name="_Toc520655690"/>
      <w:bookmarkStart w:id="113" w:name="_Toc520655333"/>
      <w:bookmarkStart w:id="114" w:name="_Toc520655691"/>
      <w:bookmarkStart w:id="115" w:name="_Toc520655334"/>
      <w:bookmarkStart w:id="116" w:name="_Toc520655692"/>
      <w:bookmarkStart w:id="117" w:name="_Toc520655335"/>
      <w:bookmarkStart w:id="118" w:name="_Toc520655693"/>
      <w:bookmarkStart w:id="119" w:name="_Toc520655336"/>
      <w:bookmarkStart w:id="120" w:name="_Toc520655694"/>
      <w:bookmarkStart w:id="121" w:name="_Toc520655337"/>
      <w:bookmarkStart w:id="122" w:name="_Toc520655695"/>
      <w:bookmarkStart w:id="123" w:name="_Toc520655338"/>
      <w:bookmarkStart w:id="124" w:name="_Toc520655696"/>
      <w:bookmarkStart w:id="125" w:name="_Toc520655339"/>
      <w:bookmarkStart w:id="126" w:name="_Toc520655697"/>
      <w:bookmarkStart w:id="127" w:name="_Toc520655340"/>
      <w:bookmarkStart w:id="128" w:name="_Toc520655698"/>
      <w:bookmarkStart w:id="129" w:name="_Toc520655341"/>
      <w:bookmarkStart w:id="130" w:name="_Toc520655699"/>
      <w:bookmarkStart w:id="131" w:name="_Toc520655342"/>
      <w:bookmarkStart w:id="132" w:name="_Toc520655700"/>
      <w:bookmarkStart w:id="133" w:name="_Toc520655343"/>
      <w:bookmarkStart w:id="134" w:name="_Toc520655701"/>
      <w:bookmarkStart w:id="135" w:name="_Toc520655344"/>
      <w:bookmarkStart w:id="136" w:name="_Toc520655702"/>
      <w:bookmarkStart w:id="137" w:name="_Toc520655345"/>
      <w:bookmarkStart w:id="138" w:name="_Toc520655703"/>
      <w:bookmarkStart w:id="139" w:name="_Toc520655346"/>
      <w:bookmarkStart w:id="140" w:name="_Toc520655704"/>
      <w:bookmarkStart w:id="141" w:name="_Toc520655347"/>
      <w:bookmarkStart w:id="142" w:name="_Toc520655705"/>
      <w:bookmarkStart w:id="143" w:name="_Toc520655348"/>
      <w:bookmarkStart w:id="144" w:name="_Toc520655706"/>
      <w:bookmarkStart w:id="145" w:name="_Toc520655349"/>
      <w:bookmarkStart w:id="146" w:name="_Toc520655707"/>
      <w:bookmarkStart w:id="147" w:name="_Toc520655350"/>
      <w:bookmarkStart w:id="148" w:name="_Toc520655708"/>
      <w:bookmarkStart w:id="149" w:name="_Toc520655351"/>
      <w:bookmarkStart w:id="150" w:name="_Toc520655709"/>
      <w:bookmarkStart w:id="151" w:name="_Toc520655352"/>
      <w:bookmarkStart w:id="152" w:name="_Toc520655710"/>
      <w:bookmarkStart w:id="153" w:name="_Toc520655353"/>
      <w:bookmarkStart w:id="154" w:name="_Toc520655711"/>
      <w:bookmarkStart w:id="155" w:name="_Toc520655354"/>
      <w:bookmarkStart w:id="156" w:name="_Toc520655712"/>
      <w:bookmarkStart w:id="157" w:name="_Toc520655355"/>
      <w:bookmarkStart w:id="158" w:name="_Toc520655713"/>
      <w:bookmarkStart w:id="159" w:name="_Toc520655356"/>
      <w:bookmarkStart w:id="160" w:name="_Toc520655714"/>
      <w:bookmarkStart w:id="161" w:name="_Toc520655357"/>
      <w:bookmarkStart w:id="162" w:name="_Toc520655715"/>
      <w:bookmarkStart w:id="163" w:name="_Toc520655358"/>
      <w:bookmarkStart w:id="164" w:name="_Toc520655716"/>
      <w:bookmarkStart w:id="165" w:name="_Toc520655359"/>
      <w:bookmarkStart w:id="166" w:name="_Toc520655717"/>
      <w:bookmarkStart w:id="167" w:name="_Toc520655360"/>
      <w:bookmarkStart w:id="168" w:name="_Toc520655718"/>
      <w:bookmarkStart w:id="169" w:name="_Toc520655361"/>
      <w:bookmarkStart w:id="170" w:name="_Toc520655719"/>
      <w:bookmarkStart w:id="171" w:name="_Toc520655362"/>
      <w:bookmarkStart w:id="172" w:name="_Toc520655720"/>
      <w:bookmarkStart w:id="173" w:name="_Toc520655363"/>
      <w:bookmarkStart w:id="174" w:name="_Toc520655721"/>
      <w:bookmarkStart w:id="175" w:name="_Toc520655364"/>
      <w:bookmarkStart w:id="176" w:name="_Toc520655722"/>
      <w:bookmarkStart w:id="177" w:name="_Toc520655365"/>
      <w:bookmarkStart w:id="178" w:name="_Toc520655723"/>
      <w:bookmarkStart w:id="179" w:name="_Toc520655366"/>
      <w:bookmarkStart w:id="180" w:name="_Toc520655724"/>
      <w:bookmarkStart w:id="181" w:name="_Toc520655367"/>
      <w:bookmarkStart w:id="182" w:name="_Toc520655725"/>
      <w:bookmarkStart w:id="183" w:name="_Toc52299562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08D23C7">
        <w:t>Tabla</w:t>
      </w:r>
      <w:r>
        <w:t>s</w:t>
      </w:r>
      <w:r w:rsidRPr="008D23C7">
        <w:t xml:space="preserve"> de hallazgos resaltantes</w:t>
      </w:r>
      <w:bookmarkEnd w:id="183"/>
      <w:r w:rsidRPr="008D23C7">
        <w:t xml:space="preserve"> </w:t>
      </w:r>
    </w:p>
    <w:p w:rsidR="007574D2" w:rsidRDefault="007574D2" w:rsidP="007574D2">
      <w:pPr>
        <w:pStyle w:val="Texto"/>
      </w:pPr>
      <w:r w:rsidRPr="00BA156B">
        <w:t>Luego de realizar el análisis por tipo de usuario, se resumieron los hallazgos más resaltantes en la siguiente tabla.</w:t>
      </w:r>
    </w:p>
    <w:p w:rsidR="007574D2" w:rsidRDefault="007574D2" w:rsidP="00DF48A6">
      <w:pPr>
        <w:pStyle w:val="Ttulo4"/>
        <w:numPr>
          <w:ilvl w:val="0"/>
          <w:numId w:val="26"/>
        </w:numPr>
      </w:pPr>
      <w:r>
        <w:t>Objetivos a cumplir dentro del aplicativo informático:</w:t>
      </w:r>
    </w:p>
    <w:tbl>
      <w:tblPr>
        <w:tblW w:w="0" w:type="auto"/>
        <w:tblLook w:val="04A0" w:firstRow="1" w:lastRow="0" w:firstColumn="1" w:lastColumn="0" w:noHBand="0" w:noVBand="1"/>
      </w:tblPr>
      <w:tblGrid>
        <w:gridCol w:w="2547"/>
        <w:gridCol w:w="5374"/>
      </w:tblGrid>
      <w:tr w:rsidR="007574D2" w:rsidTr="00970CC0">
        <w:trPr>
          <w:trHeight w:val="45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Personal de SUSALUD</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Difundir la cultura de derechos en salud del ciudadano.</w:t>
            </w:r>
          </w:p>
        </w:tc>
      </w:tr>
      <w:tr w:rsidR="007574D2" w:rsidTr="00970CC0">
        <w:trPr>
          <w:trHeight w:val="56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rsidRPr="00BA156B">
              <w:t>Desmitificar el reclamo</w:t>
            </w:r>
            <w:r>
              <w:t>.</w:t>
            </w:r>
          </w:p>
        </w:tc>
      </w:tr>
      <w:tr w:rsidR="007574D2" w:rsidTr="00970CC0">
        <w:trPr>
          <w:trHeight w:val="500"/>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Brindar información fácil de entender por los ciudadanos y gestores.</w:t>
            </w:r>
          </w:p>
        </w:tc>
      </w:tr>
      <w:tr w:rsidR="007574D2" w:rsidTr="00970CC0">
        <w:trPr>
          <w:trHeight w:val="517"/>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Acortar procesos de resolución de reclamos.</w:t>
            </w:r>
          </w:p>
        </w:tc>
      </w:tr>
      <w:tr w:rsidR="007574D2" w:rsidTr="00970CC0">
        <w:trPr>
          <w:trHeight w:val="57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Gestores de IPRES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Identificar sus fallas dentro de procesos internos.</w:t>
            </w:r>
          </w:p>
        </w:tc>
      </w:tr>
      <w:tr w:rsidR="007574D2" w:rsidTr="00970CC0">
        <w:trPr>
          <w:trHeight w:val="45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ontar con medios para dar seguimiento a reclamos y visualizar procedimientos hechos anteriormente para la resolución de reclamos.</w:t>
            </w:r>
          </w:p>
        </w:tc>
      </w:tr>
      <w:tr w:rsidR="007574D2" w:rsidTr="00970CC0">
        <w:trPr>
          <w:trHeight w:val="62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Obtener de estadísticas y reportes precisos para toma de decisiones.</w:t>
            </w:r>
          </w:p>
        </w:tc>
      </w:tr>
      <w:tr w:rsidR="007574D2" w:rsidTr="00970CC0">
        <w:trPr>
          <w:trHeight w:val="50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Obtener recomendaciones de ciudadanos por medio de la participación activa de ellos.</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Educar a ciudadanos sobre servicios de salud brindados.</w:t>
            </w:r>
          </w:p>
        </w:tc>
      </w:tr>
      <w:tr w:rsidR="007574D2" w:rsidTr="00970CC0">
        <w:trPr>
          <w:trHeight w:val="51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iudadano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olocar un reclamo de forma simple y con posibilidad de subir material multimedia.</w:t>
            </w:r>
          </w:p>
        </w:tc>
      </w:tr>
      <w:tr w:rsidR="007574D2" w:rsidTr="00970CC0">
        <w:trPr>
          <w:trHeight w:val="44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Saber quién está gestionando la resolución del reclamo.</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 xml:space="preserve">Visualizar comentarios de otros pacientes sobre temáticas similares a su reclamo. </w:t>
            </w:r>
          </w:p>
        </w:tc>
      </w:tr>
      <w:tr w:rsidR="007574D2" w:rsidTr="00970CC0">
        <w:trPr>
          <w:trHeight w:val="426"/>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Mejorar la comunicación con personal de la IPRESS.</w:t>
            </w:r>
          </w:p>
        </w:tc>
      </w:tr>
      <w:tr w:rsidR="007574D2" w:rsidTr="00970CC0">
        <w:trPr>
          <w:trHeight w:val="59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Hacer saber a la IPRESS sus fallas en atención.</w:t>
            </w:r>
          </w:p>
        </w:tc>
      </w:tr>
    </w:tbl>
    <w:p w:rsidR="007574D2" w:rsidRPr="0051206E" w:rsidRDefault="007574D2" w:rsidP="007574D2">
      <w:pPr>
        <w:pStyle w:val="Texto"/>
        <w:jc w:val="center"/>
        <w:rPr>
          <w:sz w:val="22"/>
        </w:rPr>
      </w:pPr>
      <w:r w:rsidRPr="00F305B6">
        <w:rPr>
          <w:sz w:val="22"/>
        </w:rPr>
        <w:t xml:space="preserve">Tabla Nº </w:t>
      </w:r>
      <w:r>
        <w:rPr>
          <w:sz w:val="22"/>
        </w:rPr>
        <w:t>2</w:t>
      </w:r>
      <w:r w:rsidRPr="0051206E">
        <w:rPr>
          <w:sz w:val="22"/>
        </w:rPr>
        <w:t xml:space="preserve">. Tabla de hallazgos </w:t>
      </w:r>
      <w:r>
        <w:rPr>
          <w:sz w:val="22"/>
        </w:rPr>
        <w:t>objetivos</w:t>
      </w:r>
      <w:r w:rsidRPr="005C0CEB">
        <w:rPr>
          <w:sz w:val="22"/>
        </w:rPr>
        <w:t xml:space="preserve"> encontrad</w:t>
      </w:r>
      <w:r>
        <w:rPr>
          <w:sz w:val="22"/>
        </w:rPr>
        <w:t>o</w:t>
      </w:r>
      <w:r w:rsidRPr="0051206E">
        <w:rPr>
          <w:sz w:val="22"/>
        </w:rPr>
        <w:t>s por tipo de usuario.</w:t>
      </w:r>
    </w:p>
    <w:p w:rsidR="007574D2" w:rsidRDefault="007574D2" w:rsidP="007574D2">
      <w:pPr>
        <w:pStyle w:val="Ttulo4"/>
      </w:pPr>
      <w:r>
        <w:t>Desafíos y Limitacio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74"/>
      </w:tblGrid>
      <w:tr w:rsidR="007574D2" w:rsidTr="00970CC0">
        <w:trPr>
          <w:trHeight w:val="531"/>
        </w:trPr>
        <w:tc>
          <w:tcPr>
            <w:tcW w:w="2547" w:type="dxa"/>
            <w:vMerge w:val="restart"/>
          </w:tcPr>
          <w:p w:rsidR="007574D2" w:rsidRDefault="007574D2" w:rsidP="00E12DA6">
            <w:pPr>
              <w:pStyle w:val="Texto"/>
            </w:pPr>
            <w:r>
              <w:t>Personal de SUSALUD</w:t>
            </w:r>
          </w:p>
        </w:tc>
        <w:tc>
          <w:tcPr>
            <w:tcW w:w="5374" w:type="dxa"/>
          </w:tcPr>
          <w:p w:rsidR="007574D2" w:rsidRDefault="007574D2" w:rsidP="00E12DA6">
            <w:pPr>
              <w:pStyle w:val="Texto"/>
            </w:pPr>
            <w:r>
              <w:t>Poblaciones lejanas con poca o nula conectividad.</w:t>
            </w:r>
          </w:p>
        </w:tc>
      </w:tr>
      <w:tr w:rsidR="007574D2" w:rsidTr="00970CC0">
        <w:trPr>
          <w:trHeight w:val="486"/>
        </w:trPr>
        <w:tc>
          <w:tcPr>
            <w:tcW w:w="2547" w:type="dxa"/>
            <w:vMerge/>
          </w:tcPr>
          <w:p w:rsidR="007574D2" w:rsidRDefault="007574D2" w:rsidP="00E12DA6">
            <w:pPr>
              <w:pStyle w:val="Texto"/>
            </w:pPr>
          </w:p>
        </w:tc>
        <w:tc>
          <w:tcPr>
            <w:tcW w:w="5374" w:type="dxa"/>
          </w:tcPr>
          <w:p w:rsidR="007574D2" w:rsidRDefault="007574D2" w:rsidP="00E12DA6">
            <w:pPr>
              <w:pStyle w:val="Texto"/>
            </w:pPr>
            <w:r>
              <w:t>Mala gestión de recursos económicos por parte de IPRESS.</w:t>
            </w:r>
          </w:p>
        </w:tc>
      </w:tr>
      <w:tr w:rsidR="007574D2" w:rsidTr="00970CC0">
        <w:trPr>
          <w:trHeight w:val="576"/>
        </w:trPr>
        <w:tc>
          <w:tcPr>
            <w:tcW w:w="2547" w:type="dxa"/>
            <w:vMerge/>
          </w:tcPr>
          <w:p w:rsidR="007574D2" w:rsidRDefault="007574D2" w:rsidP="00E12DA6">
            <w:pPr>
              <w:pStyle w:val="Texto"/>
            </w:pPr>
          </w:p>
        </w:tc>
        <w:tc>
          <w:tcPr>
            <w:tcW w:w="5374" w:type="dxa"/>
          </w:tcPr>
          <w:p w:rsidR="007574D2" w:rsidRDefault="007574D2" w:rsidP="00E12DA6">
            <w:pPr>
              <w:pStyle w:val="Texto"/>
            </w:pPr>
            <w:r>
              <w:t>No hay procedimientos claros sobre cómo reaccionar para resolver reclamos.</w:t>
            </w:r>
          </w:p>
        </w:tc>
      </w:tr>
      <w:tr w:rsidR="007574D2" w:rsidTr="00970CC0">
        <w:trPr>
          <w:trHeight w:val="515"/>
        </w:trPr>
        <w:tc>
          <w:tcPr>
            <w:tcW w:w="2547" w:type="dxa"/>
            <w:vMerge/>
          </w:tcPr>
          <w:p w:rsidR="007574D2" w:rsidRDefault="007574D2" w:rsidP="00E12DA6">
            <w:pPr>
              <w:pStyle w:val="Texto"/>
            </w:pPr>
          </w:p>
        </w:tc>
        <w:tc>
          <w:tcPr>
            <w:tcW w:w="5374" w:type="dxa"/>
          </w:tcPr>
          <w:p w:rsidR="007574D2" w:rsidRDefault="007574D2" w:rsidP="00E12DA6">
            <w:pPr>
              <w:pStyle w:val="Texto"/>
            </w:pPr>
            <w:r>
              <w:t>Reclamos son vistos como trabas u ofensas hacia el personal prestador de salud.</w:t>
            </w:r>
          </w:p>
        </w:tc>
      </w:tr>
      <w:tr w:rsidR="007574D2" w:rsidTr="00970CC0">
        <w:trPr>
          <w:trHeight w:val="576"/>
        </w:trPr>
        <w:tc>
          <w:tcPr>
            <w:tcW w:w="2547" w:type="dxa"/>
            <w:vMerge w:val="restart"/>
          </w:tcPr>
          <w:p w:rsidR="007574D2" w:rsidRDefault="007574D2" w:rsidP="00E12DA6">
            <w:pPr>
              <w:pStyle w:val="Texto"/>
            </w:pPr>
            <w:r>
              <w:t>Gestores de IPRESS</w:t>
            </w:r>
          </w:p>
        </w:tc>
        <w:tc>
          <w:tcPr>
            <w:tcW w:w="5374" w:type="dxa"/>
          </w:tcPr>
          <w:p w:rsidR="007574D2" w:rsidRDefault="007574D2" w:rsidP="00E12DA6">
            <w:pPr>
              <w:pStyle w:val="Texto"/>
            </w:pPr>
            <w:r>
              <w:t>Reclamos son vistos de manera negativa por parte del personal prestador de salud.</w:t>
            </w:r>
          </w:p>
        </w:tc>
      </w:tr>
      <w:tr w:rsidR="007574D2" w:rsidTr="00970CC0">
        <w:trPr>
          <w:trHeight w:val="441"/>
        </w:trPr>
        <w:tc>
          <w:tcPr>
            <w:tcW w:w="2547" w:type="dxa"/>
            <w:vMerge/>
          </w:tcPr>
          <w:p w:rsidR="007574D2" w:rsidRDefault="007574D2" w:rsidP="00E12DA6">
            <w:pPr>
              <w:pStyle w:val="Texto"/>
            </w:pPr>
          </w:p>
        </w:tc>
        <w:tc>
          <w:tcPr>
            <w:tcW w:w="5374" w:type="dxa"/>
          </w:tcPr>
          <w:p w:rsidR="007574D2" w:rsidRDefault="007574D2" w:rsidP="00E12DA6">
            <w:pPr>
              <w:pStyle w:val="Texto"/>
            </w:pPr>
            <w:r>
              <w:t>Falta de comunicación con SUSALUD.</w:t>
            </w:r>
          </w:p>
        </w:tc>
      </w:tr>
      <w:tr w:rsidR="007574D2" w:rsidTr="00970CC0">
        <w:trPr>
          <w:trHeight w:val="471"/>
        </w:trPr>
        <w:tc>
          <w:tcPr>
            <w:tcW w:w="2547" w:type="dxa"/>
            <w:vMerge/>
          </w:tcPr>
          <w:p w:rsidR="007574D2" w:rsidRDefault="007574D2" w:rsidP="00E12DA6">
            <w:pPr>
              <w:pStyle w:val="Texto"/>
            </w:pPr>
          </w:p>
        </w:tc>
        <w:tc>
          <w:tcPr>
            <w:tcW w:w="5374" w:type="dxa"/>
          </w:tcPr>
          <w:p w:rsidR="007574D2" w:rsidRDefault="007574D2" w:rsidP="00E12DA6">
            <w:pPr>
              <w:pStyle w:val="Texto"/>
            </w:pPr>
            <w:r>
              <w:t>Personas no proclives al uso de tecnología.</w:t>
            </w:r>
          </w:p>
        </w:tc>
      </w:tr>
      <w:tr w:rsidR="007574D2" w:rsidTr="00970CC0">
        <w:trPr>
          <w:trHeight w:val="561"/>
        </w:trPr>
        <w:tc>
          <w:tcPr>
            <w:tcW w:w="2547" w:type="dxa"/>
            <w:vMerge/>
          </w:tcPr>
          <w:p w:rsidR="007574D2" w:rsidRDefault="007574D2" w:rsidP="00E12DA6">
            <w:pPr>
              <w:pStyle w:val="Texto"/>
            </w:pPr>
          </w:p>
        </w:tc>
        <w:tc>
          <w:tcPr>
            <w:tcW w:w="5374" w:type="dxa"/>
          </w:tcPr>
          <w:p w:rsidR="007574D2" w:rsidRDefault="007574D2" w:rsidP="00E12DA6">
            <w:pPr>
              <w:pStyle w:val="Texto"/>
            </w:pPr>
            <w:r>
              <w:t>Procesos largos para resolución de reclamos y con excesiva delegación.</w:t>
            </w:r>
          </w:p>
        </w:tc>
      </w:tr>
      <w:tr w:rsidR="007574D2" w:rsidTr="00970CC0">
        <w:trPr>
          <w:trHeight w:val="546"/>
        </w:trPr>
        <w:tc>
          <w:tcPr>
            <w:tcW w:w="2547" w:type="dxa"/>
            <w:vMerge/>
          </w:tcPr>
          <w:p w:rsidR="007574D2" w:rsidRDefault="007574D2" w:rsidP="00E12DA6">
            <w:pPr>
              <w:pStyle w:val="Texto"/>
            </w:pPr>
          </w:p>
        </w:tc>
        <w:tc>
          <w:tcPr>
            <w:tcW w:w="5374" w:type="dxa"/>
          </w:tcPr>
          <w:p w:rsidR="007574D2" w:rsidRDefault="007574D2" w:rsidP="00E12DA6">
            <w:pPr>
              <w:pStyle w:val="Texto"/>
            </w:pPr>
            <w:r>
              <w:t>Ciudadanos que reclaman con frecuencia sin sustento.</w:t>
            </w:r>
          </w:p>
        </w:tc>
      </w:tr>
      <w:tr w:rsidR="007574D2" w:rsidTr="00970CC0">
        <w:trPr>
          <w:trHeight w:val="470"/>
        </w:trPr>
        <w:tc>
          <w:tcPr>
            <w:tcW w:w="2547" w:type="dxa"/>
            <w:vMerge/>
          </w:tcPr>
          <w:p w:rsidR="007574D2" w:rsidRDefault="007574D2" w:rsidP="00E12DA6">
            <w:pPr>
              <w:pStyle w:val="Texto"/>
            </w:pPr>
          </w:p>
        </w:tc>
        <w:tc>
          <w:tcPr>
            <w:tcW w:w="5374" w:type="dxa"/>
          </w:tcPr>
          <w:p w:rsidR="007574D2" w:rsidRDefault="007574D2" w:rsidP="00E12DA6">
            <w:pPr>
              <w:pStyle w:val="Texto"/>
            </w:pPr>
            <w:r>
              <w:t>Resolución de reclamos de manera aislada y sin identificación del problema en trasfondo.</w:t>
            </w:r>
          </w:p>
        </w:tc>
      </w:tr>
      <w:tr w:rsidR="007574D2" w:rsidTr="00970CC0">
        <w:trPr>
          <w:trHeight w:val="531"/>
        </w:trPr>
        <w:tc>
          <w:tcPr>
            <w:tcW w:w="2547" w:type="dxa"/>
            <w:vMerge w:val="restart"/>
          </w:tcPr>
          <w:p w:rsidR="007574D2" w:rsidRDefault="007574D2" w:rsidP="00E12DA6">
            <w:pPr>
              <w:pStyle w:val="Texto"/>
            </w:pPr>
            <w:r>
              <w:t>Ciudadanos</w:t>
            </w:r>
          </w:p>
        </w:tc>
        <w:tc>
          <w:tcPr>
            <w:tcW w:w="5374" w:type="dxa"/>
          </w:tcPr>
          <w:p w:rsidR="007574D2" w:rsidRDefault="007574D2" w:rsidP="00E12DA6">
            <w:pPr>
              <w:pStyle w:val="Texto"/>
            </w:pPr>
            <w:r>
              <w:t>Poco contacto de las autoridades con reclamos presentados por ciudadanos.</w:t>
            </w:r>
          </w:p>
        </w:tc>
      </w:tr>
      <w:tr w:rsidR="007574D2" w:rsidTr="00970CC0">
        <w:trPr>
          <w:trHeight w:val="426"/>
        </w:trPr>
        <w:tc>
          <w:tcPr>
            <w:tcW w:w="2547" w:type="dxa"/>
            <w:vMerge/>
          </w:tcPr>
          <w:p w:rsidR="007574D2" w:rsidRDefault="007574D2" w:rsidP="00E12DA6">
            <w:pPr>
              <w:pStyle w:val="Texto"/>
            </w:pPr>
          </w:p>
        </w:tc>
        <w:tc>
          <w:tcPr>
            <w:tcW w:w="5374" w:type="dxa"/>
          </w:tcPr>
          <w:p w:rsidR="007574D2" w:rsidRDefault="007574D2" w:rsidP="00E12DA6">
            <w:pPr>
              <w:pStyle w:val="Texto"/>
            </w:pPr>
            <w:r>
              <w:t>Falta de capacidad de decisión y de autonomía para resolución de reclamos en niveles bajos de atención.</w:t>
            </w:r>
          </w:p>
        </w:tc>
      </w:tr>
      <w:tr w:rsidR="007574D2" w:rsidTr="00970CC0">
        <w:trPr>
          <w:trHeight w:val="471"/>
        </w:trPr>
        <w:tc>
          <w:tcPr>
            <w:tcW w:w="2547" w:type="dxa"/>
            <w:vMerge/>
          </w:tcPr>
          <w:p w:rsidR="007574D2" w:rsidRDefault="007574D2" w:rsidP="00E12DA6">
            <w:pPr>
              <w:pStyle w:val="Texto"/>
            </w:pPr>
          </w:p>
        </w:tc>
        <w:tc>
          <w:tcPr>
            <w:tcW w:w="5374" w:type="dxa"/>
          </w:tcPr>
          <w:p w:rsidR="007574D2" w:rsidRDefault="007574D2" w:rsidP="00E12DA6">
            <w:pPr>
              <w:pStyle w:val="Texto"/>
            </w:pPr>
            <w:r>
              <w:t>Tiempos largos para resolución de reclamos.</w:t>
            </w:r>
          </w:p>
        </w:tc>
      </w:tr>
    </w:tbl>
    <w:p w:rsidR="007574D2" w:rsidRPr="0051206E" w:rsidRDefault="007574D2" w:rsidP="007574D2">
      <w:pPr>
        <w:pStyle w:val="Texto"/>
        <w:jc w:val="center"/>
        <w:rPr>
          <w:sz w:val="22"/>
        </w:rPr>
      </w:pPr>
      <w:r w:rsidRPr="0051206E">
        <w:rPr>
          <w:sz w:val="22"/>
        </w:rPr>
        <w:t xml:space="preserve">Tabla Nº </w:t>
      </w:r>
      <w:r>
        <w:rPr>
          <w:sz w:val="22"/>
        </w:rPr>
        <w:t>3</w:t>
      </w:r>
      <w:r w:rsidRPr="0051206E">
        <w:rPr>
          <w:sz w:val="22"/>
        </w:rPr>
        <w:t>. Tabla de hallazgos desafíos y limitaciones encontradas por tipo de usuario.</w:t>
      </w:r>
    </w:p>
    <w:p w:rsidR="007574D2" w:rsidRPr="00842BF2" w:rsidRDefault="007574D2" w:rsidP="007574D2">
      <w:pPr>
        <w:pStyle w:val="Ttulo2"/>
      </w:pPr>
      <w:bookmarkStart w:id="184" w:name="_Toc522995621"/>
      <w:r w:rsidRPr="00D756B8">
        <w:t>Fase de Diseño</w:t>
      </w:r>
      <w:bookmarkEnd w:id="184"/>
    </w:p>
    <w:p w:rsidR="007574D2" w:rsidRPr="008D23C7" w:rsidRDefault="007574D2" w:rsidP="007574D2">
      <w:pPr>
        <w:pStyle w:val="Ttulo3"/>
      </w:pPr>
      <w:bookmarkStart w:id="185" w:name="_Toc522995622"/>
      <w:r w:rsidRPr="008D23C7">
        <w:t>Tabla de requerimientos</w:t>
      </w:r>
      <w:bookmarkEnd w:id="185"/>
    </w:p>
    <w:p w:rsidR="007574D2" w:rsidRPr="008D23C7" w:rsidRDefault="007574D2" w:rsidP="007574D2">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w:t>
      </w:r>
      <w:r w:rsidRPr="00BA156B">
        <w:lastRenderedPageBreak/>
        <w:t xml:space="preserve">35 necesidades que se repetían entre los distintos tipos de usuario. De ellas, se identificaron 11 requerimientos del </w:t>
      </w:r>
      <w:r>
        <w:t xml:space="preserve">aplicativo informático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7574D2" w:rsidRPr="008D23C7" w:rsidRDefault="007574D2" w:rsidP="007574D2">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aplicativo informático</w:t>
      </w:r>
      <w:r w:rsidRPr="00BA156B">
        <w:t xml:space="preserve"> sin tener que realizar un </w:t>
      </w:r>
      <w:r>
        <w:t>aplicativo informático</w:t>
      </w:r>
      <w:r w:rsidRPr="00BA156B">
        <w:t xml:space="preserve"> diferente para cada uno de ellos. Lo único que agregaría a la idea original sería una opción donde se tiene que elegir el tipo de solicitud se desea presentar.</w:t>
      </w:r>
    </w:p>
    <w:p w:rsidR="007574D2" w:rsidRPr="00BA156B" w:rsidRDefault="007574D2" w:rsidP="007574D2">
      <w:pPr>
        <w:spacing w:line="360" w:lineRule="auto"/>
        <w:jc w:val="both"/>
      </w:pPr>
      <w:r w:rsidRPr="00BA156B">
        <w:t>La tabla de requerimientos se presenta a continuación.</w:t>
      </w:r>
    </w:p>
    <w:p w:rsidR="007574D2" w:rsidRPr="00BA156B" w:rsidRDefault="007574D2" w:rsidP="007574D2">
      <w:pPr>
        <w:spacing w:line="360" w:lineRule="auto"/>
        <w:jc w:val="both"/>
        <w:sectPr w:rsidR="007574D2" w:rsidRPr="00BA156B" w:rsidSect="00E12DA6">
          <w:headerReference w:type="default" r:id="rId9"/>
          <w:footerReference w:type="even" r:id="rId10"/>
          <w:footerReference w:type="default" r:id="rId11"/>
          <w:footerReference w:type="first" r:id="rId12"/>
          <w:pgSz w:w="11900" w:h="16840"/>
          <w:pgMar w:top="1701" w:right="1701" w:bottom="1701" w:left="2268" w:header="708" w:footer="708" w:gutter="0"/>
          <w:pgNumType w:start="1"/>
          <w:cols w:space="708"/>
          <w:titlePg/>
          <w:docGrid w:linePitch="360"/>
        </w:sectPr>
      </w:pPr>
    </w:p>
    <w:p w:rsidR="007574D2" w:rsidRPr="00BA156B" w:rsidRDefault="007574D2" w:rsidP="007574D2">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7574D2" w:rsidRPr="00BA156B" w:rsidTr="00E12DA6">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ind w:right="395"/>
              <w:rPr>
                <w:b/>
                <w:bCs/>
                <w:color w:val="000000"/>
              </w:rPr>
            </w:pPr>
            <w:r w:rsidRPr="00BA156B">
              <w:rPr>
                <w:b/>
                <w:bCs/>
                <w:color w:val="000000"/>
              </w:rPr>
              <w:t>Prioridad</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ver los pasos seguidos por la IPRESS para dar 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strar dentro de la tabla de reclamos un desplegable donde se pueda ver los pasos realiz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dentificar ciudadano</w:t>
            </w:r>
            <w:r>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2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inculcar la cultura de los reclamos a los ciudadano</w:t>
            </w:r>
            <w:r>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Pequeño tutorial para poder explicar cómo funciona el </w:t>
            </w:r>
            <w:r>
              <w:rPr>
                <w:color w:val="000000"/>
              </w:rPr>
              <w:t>aplicativo 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2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Hacer el </w:t>
            </w:r>
            <w:r>
              <w:rPr>
                <w:color w:val="000000"/>
              </w:rPr>
              <w:t xml:space="preserve">aplicativo informático </w:t>
            </w:r>
            <w:r w:rsidRPr="00BA156B">
              <w:rPr>
                <w:color w:val="000000"/>
              </w:rPr>
              <w:t>de gestión de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bl>
    <w:p w:rsidR="007574D2" w:rsidRPr="00BA156B" w:rsidRDefault="007574D2" w:rsidP="007574D2">
      <w:pPr>
        <w:spacing w:line="360" w:lineRule="auto"/>
        <w:jc w:val="both"/>
        <w:sectPr w:rsidR="007574D2" w:rsidRPr="00BA156B" w:rsidSect="00700248">
          <w:pgSz w:w="16840" w:h="11900" w:orient="landscape"/>
          <w:pgMar w:top="2268" w:right="1701" w:bottom="1701" w:left="1701" w:header="709" w:footer="709" w:gutter="0"/>
          <w:cols w:space="708"/>
          <w:titlePg/>
          <w:docGrid w:linePitch="360"/>
        </w:sectPr>
      </w:pPr>
    </w:p>
    <w:p w:rsidR="007574D2" w:rsidRDefault="007574D2" w:rsidP="007574D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rsidR="007574D2" w:rsidRDefault="007574D2" w:rsidP="007574D2">
      <w:pPr>
        <w:pStyle w:val="Ttulo3"/>
      </w:pPr>
      <w:bookmarkStart w:id="186" w:name="_Toc522995623"/>
      <w:r>
        <w:t xml:space="preserve">Diseño y </w:t>
      </w:r>
      <w:proofErr w:type="spellStart"/>
      <w:r>
        <w:t>Prototipado</w:t>
      </w:r>
      <w:bookmarkEnd w:id="186"/>
      <w:proofErr w:type="spellEnd"/>
    </w:p>
    <w:p w:rsidR="007574D2" w:rsidRDefault="007574D2" w:rsidP="007574D2">
      <w:pPr>
        <w:pStyle w:val="Texto"/>
      </w:pPr>
      <w:r w:rsidRPr="00BA156B">
        <w:t xml:space="preserve">Con los requerimientos identificados del </w:t>
      </w:r>
      <w:r>
        <w:t>aplicativo informático</w:t>
      </w:r>
      <w:r w:rsidRPr="00BA156B">
        <w:t xml:space="preserve">, se pasó a la fase de diseño. </w:t>
      </w:r>
      <w:r>
        <w:t>En primer lugar, considerando características de diseño especifico por cada tipo de usuario, se delimitó que características de diseño implicaban varias pantallas dentro del aplicativo informático planteado. Se consideró la información solicitada por normativa para el formulario de una solicitud y se dividió el tipo de información solicitada para poder tener un formulario con 3 pasos donde cada paso pidiera información específica sobre lo ocurrido. Esta vista iba a encontrarse disponible para gestores de IPRESS y ciudadanos, solo diferenciándose que los gestores de IPRESS no iban a poder seleccionar un establecimiento de salud diferente al que tuvieran asignados a su usuario. Se delimitó de esta manera ya que se pensó que representaría una forma fluida en la que el ciudadano solicitante pudiera colocar tanto información del suceso como suya para identificación.  La primera parte pedía que tipo de solitud (consulta, reclamos o sugerencia) se iba a colocar así como información del establecimiento de salud en que ocurrió el hecho.</w:t>
      </w:r>
      <w:r w:rsidRPr="005E12DB">
        <w:t xml:space="preserve"> </w:t>
      </w:r>
      <w:r>
        <w:t xml:space="preserve">El segundo paso pedía información personal sobre la persona que estaba interponiendo la solicitud </w:t>
      </w:r>
      <w:r>
        <w:lastRenderedPageBreak/>
        <w:t xml:space="preserve">y, en caso ser necesario, la información de la persona afectada e información acerca del hecho ocurrido. El tercer paso solo pedía información sobre como contactar a la persona que estaba interponiendo la solicitud.   Posteriormente, se delimito que era necesario añadir 2 pasos adicionales, uno de resumen de lo interpuesto por el usuario para que pueda ser revisada y corregida en caso hubiera ocurrido un error y un paso de confirmación del envió de la solicitud  con un numero de confirmación y el anuncio que se envió una copia de la solicitud al correo electrónico.  Ya que el componente principal de este aplicativo informático seria el formulario para colocar una solicitud, fue la característica de diseño más elaborada y detallada. </w:t>
      </w:r>
    </w:p>
    <w:p w:rsidR="007574D2" w:rsidRDefault="007574D2" w:rsidP="007574D2">
      <w:pPr>
        <w:pStyle w:val="Texto"/>
      </w:pPr>
      <w:r>
        <w:t>Adicionalmente, el aplicativo informático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rsidR="007574D2" w:rsidRDefault="007574D2" w:rsidP="007574D2">
      <w:pPr>
        <w:pStyle w:val="Texto"/>
      </w:pPr>
      <w:r>
        <w:lastRenderedPageBreak/>
        <w:t>Otras pantallas planteadas fueron las de ‘Solicitudes Vigentes’ e ‘Histórico de Solicitudes’. Estas pantallas solo iban a encontrarse disponibles para gestores de IPRESS y personal de SUSALUD y en ellas se podían exclusivamente visualizar los reclamos vigentes que no habían sido resueltos todavía y los que ya habían sido resueltos respectivamente. En ambas pantallas se podría visualizar cuando y cuáles fueron los pasos realizados para encontrar una soluci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rsidR="007574D2" w:rsidRDefault="007574D2" w:rsidP="007574D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médica y para el personal de SUSALUD, poder decidir donde era necesaria una fiscalización. En el caso de los gestores de IPRESS, solo iban a poder visualizar estadísticas de la misma IPRESS para poder encontrar en qué áreas era prioritario realizar proyectos de mejora. </w:t>
      </w:r>
    </w:p>
    <w:p w:rsidR="007574D2" w:rsidRDefault="007574D2" w:rsidP="007574D2">
      <w:pPr>
        <w:pStyle w:val="Texto"/>
      </w:pPr>
      <w:r>
        <w:t xml:space="preserve">Finalmente, se vio necesaria la creación de dos tipos de páginas de ingreso, una para los ciudadanos donde se tenían que identificar con su número de Documento </w:t>
      </w:r>
      <w:r>
        <w:lastRenderedPageBreak/>
        <w:t xml:space="preserve">Nacional de Identidad (DNI) y se iba a validar dicho numero colocando la fecha de su nacimiento. Esto se hizo como una forma de protección para evitar que un ciudadano pueda anteponer varias solicitudes pidiendo lo mismo utilizando diferentes </w:t>
      </w:r>
      <w:proofErr w:type="spellStart"/>
      <w:r>
        <w:t>DNIs</w:t>
      </w:r>
      <w:proofErr w:type="spellEnd"/>
      <w:r>
        <w:t>. En el caso de gestores de IPRESS y personal de SUSALUD, se hizo una página de inicio en donde iban a poder ingresar con un usuario y contraseña que hubiera sido creado por el administrador del aplicativo informático.</w:t>
      </w:r>
    </w:p>
    <w:p w:rsidR="007574D2" w:rsidRDefault="007574D2" w:rsidP="007574D2">
      <w:pPr>
        <w:pStyle w:val="Texto"/>
      </w:pPr>
      <w:r>
        <w:t>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aplicativo informático o periodicidad de un respaldo de la información almacenada dentro del aplicativo informático. Ellos no fueron considerados ya que el alcance de este proyecto era menor a esos detalles que son de importancia para la implementación del aplicativo informático mas no para la ideación del diseño del mismo.</w:t>
      </w:r>
    </w:p>
    <w:p w:rsidR="007574D2" w:rsidRPr="00BA156B" w:rsidRDefault="007574D2" w:rsidP="007574D2">
      <w:pPr>
        <w:pStyle w:val="Texto"/>
      </w:pPr>
      <w:r>
        <w:t xml:space="preserve">Con estas características de diseño definidas en pantallas a diseñarse, se </w:t>
      </w:r>
      <w:r w:rsidRPr="00BA156B">
        <w:t xml:space="preserve">plantearon diversos flujos que podría seguir cada tipo de usuario cuando usara el </w:t>
      </w:r>
      <w:r>
        <w:t>aplicativo informático</w:t>
      </w:r>
      <w:r w:rsidRPr="00BA156B">
        <w:t xml:space="preserve">,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w:t>
      </w:r>
      <w:r>
        <w:t>s los</w:t>
      </w:r>
      <w:r w:rsidRPr="00BA156B">
        <w:t xml:space="preserve"> flujo</w:t>
      </w:r>
      <w:r>
        <w:t>s</w:t>
      </w:r>
      <w:r w:rsidRPr="00BA156B">
        <w:t xml:space="preserve"> a seguir en cada tipo de usuario en el </w:t>
      </w:r>
      <w:r>
        <w:t>aplicativo informático</w:t>
      </w:r>
      <w:r w:rsidRPr="00BA156B">
        <w:t xml:space="preserve">, se determinó que se diseñarían 15 pantallas para cumplir las </w:t>
      </w:r>
      <w:r>
        <w:t>características de diseño antes planteadas</w:t>
      </w:r>
      <w:r w:rsidRPr="00BA156B">
        <w:t xml:space="preserve">. Debido a que los tipos de usuario tienen </w:t>
      </w:r>
      <w:r>
        <w:t>objetivos</w:t>
      </w:r>
      <w:r w:rsidRPr="00BA156B">
        <w:t xml:space="preserve"> diferentes a realizar, no todos van a poder acceder a las 15 </w:t>
      </w:r>
      <w:r w:rsidRPr="00BA156B">
        <w:lastRenderedPageBreak/>
        <w:t>pantallas diseñadas</w:t>
      </w:r>
      <w:r>
        <w:t>, se delimitó</w:t>
      </w:r>
      <w:r w:rsidRPr="00BA156B">
        <w:t xml:space="preserve"> qu</w:t>
      </w:r>
      <w:r>
        <w:t>e el acceso a las pantallas serí</w:t>
      </w:r>
      <w:r w:rsidRPr="00BA156B">
        <w:t>a de la siguiente manera:</w:t>
      </w:r>
    </w:p>
    <w:p w:rsidR="007574D2" w:rsidRPr="00BA156B" w:rsidRDefault="007574D2" w:rsidP="00DF48A6">
      <w:pPr>
        <w:pStyle w:val="Texto"/>
        <w:numPr>
          <w:ilvl w:val="0"/>
          <w:numId w:val="21"/>
        </w:numPr>
      </w:pPr>
      <w:r w:rsidRPr="00BA156B">
        <w:t xml:space="preserve">Personal de SUSALUD: </w:t>
      </w:r>
      <w:proofErr w:type="spellStart"/>
      <w:r w:rsidRPr="00F916E3">
        <w:t>Login</w:t>
      </w:r>
      <w:proofErr w:type="spellEnd"/>
      <w:r w:rsidRPr="00BA156B">
        <w:t xml:space="preserve"> con usuario y contraseña, estadísticas, listado de solicitudes vigentes, gestión de solicitudes e histórico de solicitudes.</w:t>
      </w:r>
    </w:p>
    <w:p w:rsidR="007574D2" w:rsidRPr="00BA156B" w:rsidRDefault="007574D2" w:rsidP="00DF48A6">
      <w:pPr>
        <w:pStyle w:val="Texto"/>
        <w:numPr>
          <w:ilvl w:val="0"/>
          <w:numId w:val="21"/>
        </w:numPr>
      </w:pPr>
      <w:r w:rsidRPr="00BA156B">
        <w:t xml:space="preserve">Directivos y administrativos de IPRESS: </w:t>
      </w:r>
      <w:proofErr w:type="spellStart"/>
      <w:r w:rsidRPr="00F916E3">
        <w:t>Login</w:t>
      </w:r>
      <w:proofErr w:type="spellEnd"/>
      <w:r w:rsidRPr="00BA156B">
        <w:t xml:space="preserve"> con usuario y contraseña, nueva solicitud, estadísticas, gestión de solicitudes e histórico de solicitudes.</w:t>
      </w:r>
    </w:p>
    <w:p w:rsidR="007574D2" w:rsidRPr="00842BF2" w:rsidRDefault="007574D2" w:rsidP="00DF48A6">
      <w:pPr>
        <w:pStyle w:val="Texto"/>
        <w:numPr>
          <w:ilvl w:val="0"/>
          <w:numId w:val="21"/>
        </w:numPr>
      </w:pPr>
      <w:r w:rsidRPr="00BA156B">
        <w:t xml:space="preserve">Ciudadanos: </w:t>
      </w:r>
      <w:proofErr w:type="spellStart"/>
      <w:r w:rsidRPr="00F916E3">
        <w:t>Login</w:t>
      </w:r>
      <w:proofErr w:type="spellEnd"/>
      <w:r w:rsidRPr="00BA156B">
        <w:t xml:space="preserve"> con Nº de DNI y Fechas de Nacimiento, nueva solicitud, estadísticas, gestión de solicitudes e histórico de solicitudes.</w:t>
      </w:r>
    </w:p>
    <w:p w:rsidR="007574D2" w:rsidRPr="00842BF2" w:rsidRDefault="007574D2" w:rsidP="007574D2">
      <w:pPr>
        <w:pStyle w:val="Texto"/>
      </w:pPr>
      <w:r w:rsidRPr="00BA156B">
        <w:t xml:space="preserve">Una vez que se tenían definidas las pantallas para ser mostradas a cada tipo de usuario, se procedió a hacer los </w:t>
      </w:r>
      <w:proofErr w:type="spellStart"/>
      <w:r w:rsidRPr="00F916E3">
        <w:t>wireframes</w:t>
      </w:r>
      <w:proofErr w:type="spellEnd"/>
      <w:r w:rsidRPr="00BA156B">
        <w:t xml:space="preserve"> de ellas. </w:t>
      </w:r>
      <w:r>
        <w:t>Una muestra de estos bocetos se puede ver en el Anexo 5.</w:t>
      </w:r>
    </w:p>
    <w:p w:rsidR="007574D2" w:rsidRPr="00842BF2" w:rsidRDefault="007574D2" w:rsidP="007574D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rsidR="007574D2" w:rsidRPr="00BA156B" w:rsidRDefault="007574D2" w:rsidP="007574D2">
      <w:pPr>
        <w:pStyle w:val="Texto"/>
      </w:pPr>
      <w:r w:rsidRPr="00BA156B">
        <w:t xml:space="preserve">Para los prototipos funcionales se eligió la misma paleta de colores que utiliza actualmente SUSALUD para construir las primeras versiones del </w:t>
      </w:r>
      <w:r>
        <w:t>aplicativo informático</w:t>
      </w:r>
      <w:r w:rsidRPr="00BA156B">
        <w:t xml:space="preserve">. Se </w:t>
      </w:r>
      <w:proofErr w:type="spellStart"/>
      <w:r w:rsidRPr="00BA156B">
        <w:t>prototiparon</w:t>
      </w:r>
      <w:proofErr w:type="spellEnd"/>
      <w:r w:rsidRPr="00BA156B">
        <w:t xml:space="preserve"> todas pantallas planteadas y se hicieron copias de estas pantallas para poder realizar un flujo por cada tipo de usuario y que no hubiera confusión entre las pantallas planteadas.</w:t>
      </w:r>
      <w:r>
        <w:t xml:space="preserve"> </w:t>
      </w:r>
    </w:p>
    <w:p w:rsidR="007574D2" w:rsidRPr="00BA156B" w:rsidRDefault="007574D2" w:rsidP="007574D2">
      <w:pPr>
        <w:pStyle w:val="Texto"/>
      </w:pPr>
      <w:r>
        <w:t xml:space="preserve">El flujo propuesto para los diferentes tipos de usuarios con la pantalla correspondiente a dicho paso se encuentra en el Anexo 6. </w:t>
      </w:r>
      <w:r w:rsidRPr="00BA156B">
        <w:t>La versión final del prototipo se encuentra en:</w:t>
      </w:r>
    </w:p>
    <w:p w:rsidR="007574D2" w:rsidRPr="00842BF2" w:rsidRDefault="00E12DA6" w:rsidP="007574D2">
      <w:pPr>
        <w:pStyle w:val="Texto"/>
        <w:jc w:val="center"/>
        <w:rPr>
          <w:sz w:val="16"/>
          <w:szCs w:val="16"/>
          <w:lang w:val="es-PE"/>
        </w:rPr>
      </w:pPr>
      <w:hyperlink r:id="rId13" w:anchor="g=1&amp;p=gestores" w:history="1">
        <w:r w:rsidR="007574D2" w:rsidRPr="00BA156B">
          <w:rPr>
            <w:rStyle w:val="Hipervnculo"/>
            <w:lang w:val="es-PE"/>
          </w:rPr>
          <w:t>https://sx7lvw.axshare.com/</w:t>
        </w:r>
      </w:hyperlink>
    </w:p>
    <w:p w:rsidR="007574D2" w:rsidRPr="00BA156B" w:rsidRDefault="007574D2" w:rsidP="007574D2">
      <w:pPr>
        <w:pStyle w:val="Ttulo2"/>
        <w:rPr>
          <w:lang w:val="es-PE"/>
        </w:rPr>
      </w:pPr>
      <w:bookmarkStart w:id="187" w:name="_Toc522995624"/>
      <w:r w:rsidRPr="00BA156B">
        <w:rPr>
          <w:lang w:val="es-PE"/>
        </w:rPr>
        <w:t>Fase de Pruebas</w:t>
      </w:r>
      <w:bookmarkEnd w:id="187"/>
    </w:p>
    <w:p w:rsidR="007574D2" w:rsidRPr="00842BF2" w:rsidRDefault="007574D2" w:rsidP="007574D2">
      <w:pPr>
        <w:pStyle w:val="Texto"/>
      </w:pPr>
      <w:r w:rsidRPr="00BA156B">
        <w:t xml:space="preserve">En esta fase se concertaron entrevistas con 10 de los entrevistados de la primera ronda, no se pudo concretar visitas a los otros 11 entrevistados debido a que no se encontraban disponibles. </w:t>
      </w:r>
      <w:r>
        <w:t>En su lugar</w:t>
      </w:r>
      <w:r w:rsidRPr="00BA156B">
        <w:t xml:space="preserve">, se entrevistaron a 5 personas </w:t>
      </w:r>
      <w:r>
        <w:t>extra</w:t>
      </w:r>
      <w:r w:rsidRPr="00BA156B">
        <w:t xml:space="preserve"> que cumplían con ser de uno de los tipos de usuarios antes mencionados. Para esta fase, todos los entrevistados fueron encontrados por conveniencia y se dividieron de la siguiente manera por tipo de usuario:</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t>Gestores de IPRESS: 6 entrevistados en total. Todos encontrados por referencia al ser informantes claves.</w:t>
      </w:r>
    </w:p>
    <w:p w:rsidR="007574D2" w:rsidRPr="00842BF2" w:rsidRDefault="007574D2" w:rsidP="00DF48A6">
      <w:pPr>
        <w:pStyle w:val="Texto"/>
        <w:numPr>
          <w:ilvl w:val="0"/>
          <w:numId w:val="2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Pr="00842BF2" w:rsidRDefault="007574D2" w:rsidP="007574D2">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7574D2" w:rsidRDefault="007574D2" w:rsidP="007574D2">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rsidR="007574D2" w:rsidRDefault="007574D2" w:rsidP="007574D2">
      <w:pPr>
        <w:pStyle w:val="Texto"/>
      </w:pPr>
      <w:r>
        <w:t xml:space="preserve">El personal de SUSALUD realizaron las tareas indicadas de la manera en que el investigador planteo en un inicio. Dieron comentarios acerca de cómo podía </w:t>
      </w:r>
      <w:r>
        <w:lastRenderedPageBreak/>
        <w:t>mejorarse agrupándose de forma diferente en el menú para que fuera más intuitivo, cosa que fue tomada para iteraciones con los otros tipos de usuarios adicionalmente. Los problemas que encontraban en la agrupación inicial que se había colocado, era por el uso de la palabra “Vigente” de forma repetitiva en dos secciones distintas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 bien la semaforización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aplicativo informático, se mostraron de acuerdo ya que sigue el modelo que ellos cuentan actualmente.</w:t>
      </w:r>
    </w:p>
    <w:p w:rsidR="007574D2" w:rsidRDefault="007574D2" w:rsidP="007574D2">
      <w:pPr>
        <w:pStyle w:val="Cita"/>
        <w:rPr>
          <w:lang w:val="es-PE"/>
        </w:rPr>
      </w:pPr>
      <w:r w:rsidRPr="00E6095B">
        <w:rPr>
          <w:lang w:val="es-PE"/>
        </w:rPr>
        <w:t>"Estoy de acuerdo que primero uno debería presentar su inconformidad llámalo reclamo o queja, no sé qu</w:t>
      </w:r>
      <w:r>
        <w:rPr>
          <w:lang w:val="es-PE"/>
        </w:rPr>
        <w:t>é</w:t>
      </w:r>
      <w:r w:rsidRPr="00E6095B">
        <w:rPr>
          <w:lang w:val="es-PE"/>
        </w:rPr>
        <w:t>, primero ante la IPRESS y si no estás de acuerdo, ir a SUSALUD"</w:t>
      </w:r>
    </w:p>
    <w:p w:rsidR="007574D2" w:rsidRPr="007815C0" w:rsidRDefault="007574D2" w:rsidP="007574D2">
      <w:pPr>
        <w:pStyle w:val="Texto"/>
        <w:jc w:val="right"/>
      </w:pPr>
      <w:r>
        <w:t>(Personal de SUSALUD)</w:t>
      </w:r>
    </w:p>
    <w:p w:rsidR="007574D2" w:rsidRDefault="007574D2" w:rsidP="007574D2">
      <w:pPr>
        <w:pStyle w:val="Cita"/>
        <w:rPr>
          <w:lang w:val="es-PE"/>
        </w:rPr>
      </w:pPr>
      <w:r w:rsidRPr="00E6095B">
        <w:rPr>
          <w:lang w:val="es-PE"/>
        </w:rPr>
        <w:lastRenderedPageBreak/>
        <w:t>"Se supone que Gestión de las Solicitudes es un detalle de las solicitudes vigentes no? Pero en Gestión de Solicitudes t</w:t>
      </w:r>
      <w:r>
        <w:rPr>
          <w:lang w:val="es-PE"/>
        </w:rPr>
        <w:t>ú</w:t>
      </w:r>
      <w:r w:rsidRPr="00E6095B">
        <w:rPr>
          <w:lang w:val="es-PE"/>
        </w:rPr>
        <w:t xml:space="preserve"> abres y encuentras una pestaña de Nuevos y otra pestaña de Vigentes. O sea, otra vez Vigentes, no deberías tener la misma descripción en el detalle"</w:t>
      </w:r>
    </w:p>
    <w:p w:rsidR="007574D2" w:rsidRPr="009C4E68" w:rsidRDefault="007574D2" w:rsidP="007574D2">
      <w:pPr>
        <w:pStyle w:val="Texto"/>
        <w:jc w:val="right"/>
      </w:pPr>
      <w:r>
        <w:t>(Personal de SUSALUD)</w:t>
      </w:r>
    </w:p>
    <w:p w:rsidR="007574D2" w:rsidRDefault="007574D2" w:rsidP="007574D2">
      <w:pPr>
        <w:pStyle w:val="Texto"/>
      </w:pPr>
      <w:r>
        <w:t xml:space="preserve">En los gestores de las IPRESS, se presentaron dos de casos en los que se tuvo que guiar un poco en la interacción con el prototipo, pero lograron entender de manera correcta los objetivos de cada pantalla, el resto de gestores no presentaron problemas en interactuar con el sistema y comprender el objetivo de cada pantalla. Sobre la resolución de tareas, hubo un gestor que propuso pantallas adicionales para hacer más especifica la búsqueda de información, lo cual probablemente se debía a conveniencia y rapidez. Sobre la re-clasificación de reclamos, algunos gestores tuvieron un poco de dificultades para poder interactuar con el servicio web donde se estaba mostrando la clasificación, luego revisaron las categorías planteadas y no indicaron cambios ante la clasificación presentada. La idea de un sistema centralizado les pareció atractiva y tuvieron comentarios positivos acerca del prototipo presentado. Presentaron algunos inconvenientes en la ubicación de ciertos elementos en el paso de “Contacto” del ciudadano solicitante y con algunos links que se encontraban mal colocados que fueron solucionados en la siguiente iteración. Sugirieron pequeños cambios de textos en el formulario para que fuera más comprensible. Un gestor propuso el estado de “No Solucionable” para poder clasificar reclamos que no dependen enteramente de la jurisdicción de la IPRESS. </w:t>
      </w:r>
      <w:r>
        <w:lastRenderedPageBreak/>
        <w:t>L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debería diferenciarse los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Una vez comprendido dicho estado, sugirieron la opción de derivación hacia el establecimiento adecuado.</w:t>
      </w:r>
    </w:p>
    <w:p w:rsidR="007574D2" w:rsidRDefault="007574D2" w:rsidP="007574D2">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rsidR="007574D2" w:rsidRPr="009C4E68" w:rsidRDefault="007574D2" w:rsidP="007574D2">
      <w:pPr>
        <w:pStyle w:val="Texto"/>
        <w:jc w:val="right"/>
      </w:pPr>
      <w:r>
        <w:t>(Gestor de IPRESS)</w:t>
      </w:r>
    </w:p>
    <w:p w:rsidR="007574D2" w:rsidRDefault="007574D2" w:rsidP="007574D2">
      <w:pPr>
        <w:pStyle w:val="Cita"/>
      </w:pPr>
      <w:r w:rsidRPr="00EE36D6">
        <w:t>"Esto también está interesante, porque últimamente están exigiendo que tiene que llegarte una respuesta en cambio antes era una respuesta verbal, ahora es por escrito y detallado como esta acá, con fecha y lo que se realizó"</w:t>
      </w:r>
    </w:p>
    <w:p w:rsidR="007574D2" w:rsidRPr="009C4E68" w:rsidRDefault="007574D2" w:rsidP="007574D2">
      <w:pPr>
        <w:pStyle w:val="Texto"/>
        <w:jc w:val="right"/>
      </w:pPr>
      <w:r>
        <w:t>(Gestor de IPRESS)</w:t>
      </w:r>
    </w:p>
    <w:p w:rsidR="007574D2" w:rsidRDefault="007574D2" w:rsidP="007574D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referían,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w:t>
      </w:r>
      <w:proofErr w:type="spellStart"/>
      <w:r>
        <w:t>seria</w:t>
      </w:r>
      <w:proofErr w:type="spellEnd"/>
      <w:r>
        <w:t xml:space="preserve">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 mostrar paso a paso cómo funciona el aplicativo informático.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aplicativo informático y ellos coloquen sus solicitudes en vano. Mencionaron algunos problemas del prototipo que no podían ser subsanados ya que eran una función propia del aplicativo informático con el que fue diseñado, de ser implementado el aplicativo informático no se presentarían dichos inconvenientes. Hubo un ciudadano que mencionó que los colores de la semaforización se entendían a que era un color por </w:t>
      </w:r>
      <w:r>
        <w:lastRenderedPageBreak/>
        <w:t>estado del reclamo y no por tiempo en que debería ser resuelto. Esta observación no la tuvieron ningún otro ciudadano por lo cual se continuó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rápida, pero resaltaron que en caso fuera implementado el aplicativo informático, la lista de establecimientos de salud para escoger en el primer paso sería extremadamente larga y que se necesita una mejor manera de realizar la búsqueda del establecimiento.</w:t>
      </w:r>
    </w:p>
    <w:p w:rsidR="007574D2" w:rsidRDefault="007574D2" w:rsidP="007574D2">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rsidR="007574D2" w:rsidRPr="00A760A2" w:rsidRDefault="007574D2" w:rsidP="007574D2">
      <w:pPr>
        <w:pStyle w:val="Texto"/>
        <w:jc w:val="right"/>
      </w:pPr>
      <w:r>
        <w:t>(Ciudadano)</w:t>
      </w:r>
    </w:p>
    <w:p w:rsidR="007574D2" w:rsidRDefault="007574D2" w:rsidP="007574D2">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rsidR="007574D2" w:rsidRPr="00A760A2" w:rsidRDefault="007574D2" w:rsidP="007574D2">
      <w:pPr>
        <w:pStyle w:val="Texto"/>
        <w:jc w:val="right"/>
      </w:pPr>
      <w:r>
        <w:t>(Ciudadano)</w:t>
      </w:r>
    </w:p>
    <w:p w:rsidR="007574D2" w:rsidRPr="00842BF2" w:rsidRDefault="007574D2" w:rsidP="007574D2">
      <w:pPr>
        <w:pStyle w:val="Texto"/>
      </w:pPr>
      <w:r w:rsidRPr="00BA156B">
        <w:lastRenderedPageBreak/>
        <w:t xml:space="preserve">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t>aplicativo informático</w:t>
      </w:r>
      <w:r w:rsidRPr="00BA156B">
        <w:t xml:space="preserve">. No se necesitaron agregar más pantallas ni hacer cambios sobre el flujo planteado de pantallas ya que todos los usuarios pudieron seguirlo sin ningún problema. Ningún usuario tuvo comentarios acerca de la disposición principal de los elementos </w:t>
      </w:r>
      <w:r>
        <w:t>d</w:t>
      </w:r>
      <w:r w:rsidRPr="00BA156B">
        <w:t xml:space="preserve">el </w:t>
      </w:r>
      <w:r>
        <w:t xml:space="preserve">aplicativo informático </w:t>
      </w:r>
      <w:r w:rsidRPr="00BA156B">
        <w:t>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w:t>
      </w:r>
      <w:r>
        <w:t>aplicativo informático</w:t>
      </w:r>
      <w:r w:rsidRPr="00BA156B">
        <w:t xml:space="preserve">, un chat virtual en tiempo real y estadísticas expandibles. Estas sugerencias fueron tomadas en cuenta, pero no se agregaron en el prototipo debido a que se consideraron como mejoras no fundamentales para lo que se quería evaluar. </w:t>
      </w:r>
    </w:p>
    <w:p w:rsidR="007574D2" w:rsidRPr="00842BF2" w:rsidRDefault="007574D2" w:rsidP="007574D2">
      <w:pPr>
        <w:pStyle w:val="Texto"/>
      </w:pPr>
      <w:r w:rsidRPr="00BA156B">
        <w:t>Viendo los alcances del prototipo se idearon tareas específicas por tipo de usuarios y se les pidió que mostraran como las realizaban, ellas se detallan a continuación:</w:t>
      </w:r>
    </w:p>
    <w:p w:rsidR="007574D2" w:rsidRPr="00BA156B" w:rsidRDefault="007574D2" w:rsidP="00DF48A6">
      <w:pPr>
        <w:pStyle w:val="Ttulo4"/>
        <w:numPr>
          <w:ilvl w:val="0"/>
          <w:numId w:val="33"/>
        </w:numPr>
      </w:pPr>
      <w:bookmarkStart w:id="188" w:name="_Toc522995625"/>
      <w:r w:rsidRPr="00BA156B">
        <w:t>Personal de SUSALUD</w:t>
      </w:r>
      <w:bookmarkEnd w:id="188"/>
      <w:r w:rsidRPr="00BA156B">
        <w:t xml:space="preserve"> </w:t>
      </w:r>
    </w:p>
    <w:p w:rsidR="007574D2" w:rsidRPr="00842BF2" w:rsidRDefault="007574D2" w:rsidP="00DF48A6">
      <w:pPr>
        <w:pStyle w:val="Texto"/>
        <w:numPr>
          <w:ilvl w:val="0"/>
          <w:numId w:val="23"/>
        </w:numPr>
      </w:pPr>
      <w:r w:rsidRPr="00842BF2">
        <w:t xml:space="preserve">Le han mandado a averiguar sobre la cantidad de reclamos del tipo de Historia Clínica que se encuentran siendo revisados actualmente. Utilizando la herramienta dada, donde encontraría dicha información. </w:t>
      </w:r>
    </w:p>
    <w:p w:rsidR="007574D2" w:rsidRPr="00842BF2" w:rsidRDefault="007574D2" w:rsidP="00DF48A6">
      <w:pPr>
        <w:pStyle w:val="Texto"/>
        <w:numPr>
          <w:ilvl w:val="0"/>
          <w:numId w:val="23"/>
        </w:numPr>
      </w:pPr>
      <w:r w:rsidRPr="00842BF2">
        <w:lastRenderedPageBreak/>
        <w:t xml:space="preserve">¿Y si le pidieran gráficos sobre lo mismo? </w:t>
      </w:r>
    </w:p>
    <w:p w:rsidR="007574D2" w:rsidRPr="00842BF2" w:rsidRDefault="007574D2" w:rsidP="00DF48A6">
      <w:pPr>
        <w:pStyle w:val="Texto"/>
        <w:numPr>
          <w:ilvl w:val="0"/>
          <w:numId w:val="23"/>
        </w:numPr>
      </w:pPr>
      <w:r>
        <w:t>Le piden que averigüe cuá</w:t>
      </w:r>
      <w:r w:rsidRPr="00842BF2">
        <w:t xml:space="preserve">ntos reclamos han sido solucionados en lo que va del año. Utilizando la herramienta, ¿dónde encontraría dicha información? </w:t>
      </w:r>
    </w:p>
    <w:p w:rsidR="007574D2" w:rsidRPr="00842BF2" w:rsidRDefault="007574D2" w:rsidP="00DF48A6">
      <w:pPr>
        <w:pStyle w:val="Texto"/>
        <w:numPr>
          <w:ilvl w:val="0"/>
          <w:numId w:val="23"/>
        </w:numPr>
      </w:pPr>
      <w:r w:rsidRPr="00842BF2">
        <w:t>Desea poder colocar un nuevo paso hacia la resolución de una solicitud que se encuentra actualmente siendo revisada. Utilizando la herramienta, ¿dónde añadiría esta información?</w:t>
      </w:r>
    </w:p>
    <w:p w:rsidR="007574D2" w:rsidRPr="00BA156B" w:rsidRDefault="007574D2" w:rsidP="008D2A88">
      <w:pPr>
        <w:pStyle w:val="Ttulo4"/>
      </w:pPr>
      <w:bookmarkStart w:id="189" w:name="_Toc522995626"/>
      <w:r w:rsidRPr="00BA156B">
        <w:t>Gestores de IPRESS</w:t>
      </w:r>
      <w:bookmarkEnd w:id="189"/>
    </w:p>
    <w:p w:rsidR="007574D2" w:rsidRPr="00BA156B" w:rsidRDefault="007574D2" w:rsidP="00DF48A6">
      <w:pPr>
        <w:pStyle w:val="Texto"/>
        <w:numPr>
          <w:ilvl w:val="0"/>
          <w:numId w:val="2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7574D2" w:rsidRPr="00BA156B" w:rsidRDefault="007574D2" w:rsidP="00DF48A6">
      <w:pPr>
        <w:pStyle w:val="Texto"/>
        <w:numPr>
          <w:ilvl w:val="0"/>
          <w:numId w:val="24"/>
        </w:numPr>
      </w:pPr>
      <w:r w:rsidRPr="00BA156B">
        <w:t>Le han encargado averiguar cuál es el reclamo más recurrente dentro de su IPRESS ¿Utilizando este aplicativo, donde encontraría dicha información?</w:t>
      </w:r>
    </w:p>
    <w:p w:rsidR="007574D2" w:rsidRPr="00BA156B" w:rsidRDefault="007574D2" w:rsidP="008D2A88">
      <w:pPr>
        <w:pStyle w:val="Ttulo4"/>
      </w:pPr>
      <w:bookmarkStart w:id="190" w:name="_Toc522995627"/>
      <w:r w:rsidRPr="00BA156B">
        <w:t>Ciudadanos</w:t>
      </w:r>
      <w:bookmarkEnd w:id="190"/>
    </w:p>
    <w:p w:rsidR="007574D2" w:rsidRPr="00BA156B" w:rsidRDefault="007574D2" w:rsidP="00DF48A6">
      <w:pPr>
        <w:pStyle w:val="Texto"/>
        <w:numPr>
          <w:ilvl w:val="0"/>
          <w:numId w:val="2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7574D2" w:rsidRPr="00842BF2" w:rsidRDefault="007574D2" w:rsidP="00DF48A6">
      <w:pPr>
        <w:pStyle w:val="Texto"/>
        <w:numPr>
          <w:ilvl w:val="0"/>
          <w:numId w:val="2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7574D2" w:rsidRPr="00842BF2" w:rsidRDefault="007574D2" w:rsidP="007574D2">
      <w:pPr>
        <w:pStyle w:val="Texto"/>
      </w:pPr>
      <w:r w:rsidRPr="00BA156B">
        <w:t>Acerca ellas, 87</w:t>
      </w:r>
      <w:r>
        <w:t>,</w:t>
      </w:r>
      <w:r w:rsidRPr="00BA156B">
        <w:t>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7574D2" w:rsidRPr="00842BF2" w:rsidRDefault="007574D2" w:rsidP="007574D2">
      <w:pPr>
        <w:pStyle w:val="Texto"/>
      </w:pPr>
      <w:r w:rsidRPr="00BA156B">
        <w:t xml:space="preserve">Durante las pruebas, la aceptación </w:t>
      </w:r>
      <w:r>
        <w:t xml:space="preserve">del </w:t>
      </w:r>
      <w:r w:rsidRPr="00BA156B">
        <w:t xml:space="preserve">prototipo de </w:t>
      </w:r>
      <w:r>
        <w:t>aplicativo informático</w:t>
      </w:r>
      <w:r w:rsidRPr="00BA156B">
        <w:t xml:space="preserve"> planteado fue mayoritaria. 12 de los 15 entrevistados expresaron que encontraban al prototipo como ‘interesante’, ‘bien hecho’ y ‘amigable’</w:t>
      </w:r>
      <w:r>
        <w:t>; l</w:t>
      </w:r>
      <w:r w:rsidRPr="00BA156B">
        <w:t xml:space="preserve">os 3 entrevistados restantes no dieron cumplidos al </w:t>
      </w:r>
      <w:r>
        <w:t>aplicativo informático</w:t>
      </w:r>
      <w:r w:rsidRPr="00BA156B">
        <w:t xml:space="preserve">, pero tampoco expresaron descontento con lo mostrado. </w:t>
      </w:r>
    </w:p>
    <w:p w:rsidR="007574D2" w:rsidRPr="00842BF2" w:rsidRDefault="007574D2" w:rsidP="007574D2">
      <w:pPr>
        <w:pStyle w:val="Texto"/>
      </w:pPr>
      <w:r w:rsidRPr="00BA156B">
        <w:t xml:space="preserve">Adicionalmente, 13 de los usuarios se vieron conformes con que el término de ‘Solicitudes’ en lugar del término ‘Reclamo’ y solo 2 de ellos detallaron que le ven utilidad al </w:t>
      </w:r>
      <w:r>
        <w:t>aplicativo informático</w:t>
      </w:r>
      <w:r w:rsidRPr="00BA156B">
        <w:t xml:space="preserve"> solo si sirve para manejar exclusivamente los reclamos. Sobre los estados de estos reclamos, hubo sugerencias de incluir el estado ‘No Solucionable’ debido a que existen reclamos que llegan a IPRESS que no tienen forma inmediata de solución.</w:t>
      </w:r>
    </w:p>
    <w:p w:rsidR="007574D2" w:rsidRDefault="007574D2" w:rsidP="007574D2">
      <w:pPr>
        <w:pStyle w:val="Texto"/>
      </w:pPr>
      <w:r w:rsidRPr="00BA156B">
        <w:lastRenderedPageBreak/>
        <w:t>Finalmente, fueron los gestores de IPRESS los más interesados en el desarrollo</w:t>
      </w:r>
      <w:r>
        <w:t xml:space="preserve"> e implementación</w:t>
      </w:r>
      <w:r w:rsidRPr="00BA156B">
        <w:t xml:space="preserve"> de este </w:t>
      </w:r>
      <w:r>
        <w:t xml:space="preserve">aplicativo informático </w:t>
      </w:r>
      <w:r w:rsidRPr="00BA156B">
        <w:t>en</w:t>
      </w:r>
      <w:r>
        <w:t xml:space="preserve"> un estudio piloto donde se pruebe su efectividad</w:t>
      </w:r>
      <w:r w:rsidRPr="00BA156B">
        <w:t xml:space="preserve"> </w:t>
      </w:r>
      <w:r>
        <w:t xml:space="preserve">para el cual </w:t>
      </w:r>
      <w:r w:rsidRPr="00BA156B">
        <w:t xml:space="preserve">inclusive ofrecieron sus instalaciones. El personal de SUSALUD vio el </w:t>
      </w:r>
      <w:r>
        <w:t xml:space="preserve">aplicativo informático </w:t>
      </w:r>
      <w:r w:rsidRPr="00BA156B">
        <w:t xml:space="preserve">útil, pero lo compararon con un </w:t>
      </w:r>
      <w:r>
        <w:t xml:space="preserve">aplicativo informático </w:t>
      </w:r>
      <w:r w:rsidRPr="00BA156B">
        <w:t xml:space="preserve">que viene siendo desarrollado por ellos desde Setiembre del 2017. Los ciudadanos mostraron una gran aceptación al </w:t>
      </w:r>
      <w:r>
        <w:t>aplicativo informático</w:t>
      </w:r>
      <w:r w:rsidRPr="00BA156B">
        <w:t>, pero detallaron que igual tendrían dudas sobre si los gestores de IPRESS revisarían esta información.</w:t>
      </w:r>
    </w:p>
    <w:p w:rsidR="007574D2" w:rsidRPr="008D23C7" w:rsidRDefault="007574D2" w:rsidP="007574D2">
      <w:pPr>
        <w:pStyle w:val="Ttulo3"/>
      </w:pPr>
      <w:bookmarkStart w:id="191" w:name="_Toc522995628"/>
      <w:r w:rsidRPr="008D23C7">
        <w:t>Reclasificación de la Tabla de Clasificación de Reclamos</w:t>
      </w:r>
      <w:bookmarkEnd w:id="191"/>
    </w:p>
    <w:p w:rsidR="007574D2" w:rsidRPr="00842BF2" w:rsidRDefault="007574D2" w:rsidP="007574D2">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rsidR="007574D2" w:rsidRDefault="007574D2" w:rsidP="007574D2">
      <w:pPr>
        <w:pStyle w:val="Texto"/>
      </w:pPr>
      <w:r w:rsidRPr="00BA156B">
        <w:t>La versión final de esta tabla se presenta a continuación.</w:t>
      </w:r>
    </w:p>
    <w:p w:rsidR="007574D2" w:rsidRDefault="007574D2" w:rsidP="007574D2">
      <w:pPr>
        <w:pStyle w:val="Texto"/>
      </w:pPr>
    </w:p>
    <w:p w:rsidR="007574D2" w:rsidRDefault="007574D2" w:rsidP="007574D2">
      <w:pPr>
        <w:pStyle w:val="Texto"/>
      </w:pPr>
    </w:p>
    <w:p w:rsidR="007574D2" w:rsidRDefault="007574D2" w:rsidP="007574D2">
      <w:pPr>
        <w:pStyle w:val="Texto"/>
        <w:rPr>
          <w:color w:val="000000"/>
        </w:rPr>
      </w:pPr>
    </w:p>
    <w:p w:rsidR="007574D2" w:rsidRDefault="007574D2" w:rsidP="007574D2">
      <w:pPr>
        <w:spacing w:line="360" w:lineRule="auto"/>
        <w:jc w:val="center"/>
        <w:rPr>
          <w:b/>
        </w:rPr>
        <w:sectPr w:rsidR="007574D2" w:rsidSect="00E12DA6">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7574D2" w:rsidRPr="00BA156B" w:rsidTr="00E12DA6">
        <w:trPr>
          <w:tblHeader/>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spacing w:line="360" w:lineRule="auto"/>
              <w:jc w:val="center"/>
              <w:rPr>
                <w:color w:val="000000"/>
              </w:rPr>
            </w:pPr>
            <w:r>
              <w:rPr>
                <w:b/>
              </w:rPr>
              <w:lastRenderedPageBreak/>
              <w:t>T</w:t>
            </w:r>
            <w:r w:rsidRPr="00BA156B">
              <w:rPr>
                <w:b/>
              </w:rPr>
              <w:t>abla Final de Clasificación de Reclamos</w:t>
            </w:r>
          </w:p>
        </w:tc>
      </w:tr>
      <w:tr w:rsidR="007574D2" w:rsidRPr="00BA156B" w:rsidTr="00E12DA6">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Infraestructura y/o mobiliari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o falta de infraestructura y/o mobiliari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l Seguro (SI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obros relacionados al seguro (copago, deducibles, reembols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la cobertur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Afiliación de Segur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ivacidad y Confidencialidad del Asegur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relacionada al consentimiento inform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Atención de salud brindada en condiciones de exposi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en Inform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de información en PAU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Historia Clín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uplicidad de Historia Clínic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Medicamentos, Insumos y/o reactiv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edicamentos excluidos del petitori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de medicamentos, insumos y/o reactivos en las IPRES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en la entrega de medicamentos, reactivos e/o insum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el trato al asegur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no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administrativ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riminación en la IPRES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rrupción del ambiente de tranquilidad y descans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trato al paciente</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las cit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cumplimiento de cita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de cita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en la atención al paciente</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relacionada a la atención en hospitaliz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os procedimientos asistenciales realizad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mbio de médico tratante de forma arbitrari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a referencia y/o trasl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cumplimiento del horario de atención</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os procedimientos administrativos realizad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y/o falta de servicio de ambulanci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atención al usuario por teléfon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hospitaliz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realización de exámene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intervención quirúrg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consultorio extern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atención en emergencia</w:t>
            </w:r>
          </w:p>
        </w:tc>
      </w:tr>
      <w:tr w:rsidR="007574D2" w:rsidRPr="00BA156B" w:rsidTr="00E12DA6">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rsidR="007574D2" w:rsidRDefault="007574D2" w:rsidP="007574D2">
      <w:pPr>
        <w:pStyle w:val="Ttulo1"/>
        <w:pageBreakBefore w:val="0"/>
        <w:rPr>
          <w:lang w:val="es-PE"/>
        </w:rPr>
        <w:sectPr w:rsidR="007574D2" w:rsidSect="002F1592">
          <w:pgSz w:w="16840" w:h="11900" w:orient="landscape"/>
          <w:pgMar w:top="2268" w:right="1701" w:bottom="1701" w:left="1701" w:header="709" w:footer="709" w:gutter="0"/>
          <w:cols w:space="708"/>
          <w:titlePg/>
          <w:docGrid w:linePitch="360"/>
        </w:sectPr>
      </w:pPr>
    </w:p>
    <w:p w:rsidR="007574D2" w:rsidRPr="00842BF2" w:rsidRDefault="007574D2" w:rsidP="007574D2">
      <w:pPr>
        <w:pStyle w:val="Ttulo1"/>
      </w:pPr>
      <w:bookmarkStart w:id="192" w:name="_Toc522995629"/>
      <w:r w:rsidRPr="00BA156B">
        <w:lastRenderedPageBreak/>
        <w:t>Discusión</w:t>
      </w:r>
      <w:bookmarkEnd w:id="192"/>
    </w:p>
    <w:p w:rsidR="007574D2" w:rsidRPr="00842BF2" w:rsidRDefault="007574D2" w:rsidP="007574D2">
      <w:pPr>
        <w:pStyle w:val="Texto"/>
      </w:pPr>
      <w:r w:rsidRPr="00BA156B">
        <w:t xml:space="preserve">Este es el primer estudio realizado en Latinoamérica donde se utiliza el UCD para un </w:t>
      </w:r>
      <w:r>
        <w:t>aplicativo informático</w:t>
      </w:r>
      <w:r w:rsidRPr="00BA156B">
        <w:t xml:space="preserve"> relacionado a la gestión los reclamos en el sector salud. Esta metodología ha mostrado ser necesaria para la implementación de Tecnologías de la Información en el sector salud. </w:t>
      </w:r>
    </w:p>
    <w:p w:rsidR="007574D2" w:rsidRDefault="007574D2" w:rsidP="007574D2">
      <w:pPr>
        <w:pStyle w:val="Texto"/>
      </w:pPr>
      <w:r w:rsidRPr="00BA156B">
        <w:t xml:space="preserve">Luego de las entrevistas de la fase exploratoria, todos los </w:t>
      </w:r>
      <w:r>
        <w:t xml:space="preserve">entrevistados </w:t>
      </w:r>
      <w:r w:rsidRPr="00BA156B">
        <w:t>resaltaron la importancia y necesidad de contar con una herramienta informática como la propuesta, que agilice la recepción de reclamos y permitiera su gestión y monitoreo. En la literatura se</w:t>
      </w:r>
      <w:r>
        <w:t xml:space="preserve"> encontraron</w:t>
      </w:r>
      <w:r w:rsidRPr="00BA156B">
        <w:t xml:space="preserve"> algunas iniciativas similares en Chile </w:t>
      </w:r>
      <w:r w:rsidRPr="00BA156B">
        <w:fldChar w:fldCharType="begin" w:fldLock="1"/>
      </w:r>
      <w:r>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Pr="00BA156B">
        <w:fldChar w:fldCharType="separate"/>
      </w:r>
      <w:r w:rsidRPr="000A0E57">
        <w:rPr>
          <w:noProof/>
        </w:rPr>
        <w:t>(46)</w:t>
      </w:r>
      <w:r w:rsidRPr="00BA156B">
        <w:fldChar w:fldCharType="end"/>
      </w:r>
      <w:r>
        <w:t xml:space="preserve"> que, aunque no especifica sobre si se utilizó el UCD en su implementación ni si los gestores de los establecimientos de salud tienen acceso a esta información, se trata de un servicio web colgado en la página web de la Superintendencia de Salud de Chile en donde se reciben exclusivamente reclamos tanto para entidades prestadoras de salud públicas y privadas. Incluso permiten los reclamos correspondientes a los planes de seguro públicos y privados disponibles en dicho territori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n línea se necesita un usuario y contraseña que debe ser creado y luego puede el usuario </w:t>
      </w:r>
      <w:r>
        <w:lastRenderedPageBreak/>
        <w:t>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intentó acceder al servicio en línea para colocar un reclamo, no fue posible verificar como era internamente el aplicativo informático debido a que, para crear un usuario, se necesitaba colocar adicionalmente a nombre completo, correo electrónico y pregunta secreta para seguridad, el número de cedula de identidad chilena y cuál era la aseguradora del ciudadano.</w:t>
      </w:r>
    </w:p>
    <w:p w:rsidR="007574D2" w:rsidRDefault="007574D2" w:rsidP="007574D2">
      <w:pPr>
        <w:pStyle w:val="Texto"/>
      </w:pPr>
      <w:r>
        <w:t xml:space="preserve">Adicionalmente, se encontró una iniciativa similar </w:t>
      </w:r>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Pr="00BA156B">
        <w:fldChar w:fldCharType="separate"/>
      </w:r>
      <w:r w:rsidRPr="000A0E57">
        <w:rPr>
          <w:noProof/>
        </w:rPr>
        <w:t>(47)</w:t>
      </w:r>
      <w:r w:rsidRPr="00BA156B">
        <w:fldChar w:fldCharType="end"/>
      </w:r>
      <w:r w:rsidRPr="00BA156B">
        <w:t>.</w:t>
      </w:r>
      <w:r>
        <w:t xml:space="preserve"> Aunque tampoco se especifica si se utilizó UCD para su implementación ni si los gestores de los establecimientos de salud tienen acceso a esta información, esta iniciativa se encuentra liderada por el Ministerio de Salud y Protección Social de Colombia donde ponen a disposición de los ciudadanos un servicio web por el cual se pueden presentar peticiones, quejas, reclamos, sugerencias o denuncias. Este servicio web, cuenta con una página web donde explican detalladamente las competencias y ámbitos dependiendo del tipo de petición que el ciudadano tenga. Incluyen una sección donde, dependiendo del tipo de reclamo a ser presentado, indican al ciudadano a que entidad gubernamental dirigirse para hacer más específico su reclamo. Esta página web cuenta con un vínculo a una sección de Preguntas Frecuentes sobre los tipos de peticiones o dudas que puedan presentarse y como estos pueden ser resueltos. Estas preguntas frecuentes incluso se encuentran divididas en dos temáticas que se diferencian en Protección Social y en Salud </w:t>
      </w:r>
      <w:r>
        <w:lastRenderedPageBreak/>
        <w:t xml:space="preserve">específicamente. Dichas temáticas tienen adicionalmente sub-temáticas con las que pueden orientar mejor a la ciudadanía sobre diversos temas competentes al campo de acción del Ministerio de Salud y Protección Social de Colombia. Para todos los tipos de peticiones que reciben, se encuentra una lista en su página principal donde explican las definiciones de cada uno y muestran los tiempos de respuesta que puede tomar cada tipo de petición, siendo el tiempo promedio de respuesta de 15 días hábiles. Solo las consultas de un caso específico pueden tomar hasta 30 días hábiles de respuesta. Cabe destacar que entre los tipos de petición que se pueden presentar incluyen los llamados “Derechos de Petición” que pueden ser tanto de interés general o particular dependiendo si afecta o tiene relación con el p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í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 Esta diferenciación resulta adecuada para poder encontrar fallas de una forma más directa y concisa. Cuando se ingresó al aplicativo web </w:t>
      </w:r>
      <w:r>
        <w:fldChar w:fldCharType="begin" w:fldLock="1"/>
      </w:r>
      <w:r>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fldChar w:fldCharType="separate"/>
      </w:r>
      <w:r w:rsidRPr="000A0E57">
        <w:rPr>
          <w:noProof/>
        </w:rPr>
        <w:t>(48)</w:t>
      </w:r>
      <w:r>
        <w:fldChar w:fldCharType="end"/>
      </w:r>
      <w:r>
        <w:t xml:space="preserve"> se encontró una sola pantalla donde, dependiendo en cual tipo de petición se hubiera seleccionado en la anterior página web, me pedía identificarme incluso con una cedula de identidad la cual se validaba </w:t>
      </w:r>
      <w:r>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rsidR="007574D2" w:rsidRDefault="007574D2" w:rsidP="007574D2">
      <w:pPr>
        <w:pStyle w:val="Texto"/>
      </w:pPr>
      <w:r>
        <w:t xml:space="preserve">En ambas iniciativas, se vio la presencia de una página web que acompañaba al aplicativo informático web donde se explicaban los alcances y rangos de acción tanto de la Superintendencia en Salud de Chile como del Ministerio de Salud y Protección Social de Colombia. Se resalta su importancia ya que, sin dicha página web no se podría entender cómo funciona y para que debe ser utilizado. Esto también debería ser parte del aplicativo web peruano en el momento que se implemente para poder evitar creencias erróneas en la población. </w:t>
      </w:r>
    </w:p>
    <w:p w:rsidR="007574D2" w:rsidRDefault="007574D2" w:rsidP="007574D2">
      <w:pPr>
        <w:pStyle w:val="Texto"/>
      </w:pPr>
      <w:r>
        <w:t xml:space="preserve">Existen diversos estudios hechos en Argentina donde utilizan la metodología UCD en sistemas informáticos clínicos donde demostraron que el uso de la metodología en el re-diseño de un sistema de alertas en una historia clínica electrónica, resultó en alertas más usables, efectivas y satisfactorias que las alertas diseñadas utilizando técnicas de ingeniería de aplicativo informático tradicional </w:t>
      </w:r>
      <w:r>
        <w:fldChar w:fldCharType="begin" w:fldLock="1"/>
      </w:r>
      <w:r>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fldChar w:fldCharType="separate"/>
      </w:r>
      <w:r w:rsidRPr="000A0E57">
        <w:rPr>
          <w:noProof/>
        </w:rPr>
        <w:t>(49)</w:t>
      </w:r>
      <w:r>
        <w:fldChar w:fldCharType="end"/>
      </w:r>
      <w:r>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fldChar w:fldCharType="begin" w:fldLock="1"/>
      </w:r>
      <w:r>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fldChar w:fldCharType="separate"/>
      </w:r>
      <w:r w:rsidRPr="000A0E57">
        <w:rPr>
          <w:noProof/>
        </w:rPr>
        <w:t>(50)</w:t>
      </w:r>
      <w:r>
        <w:fldChar w:fldCharType="end"/>
      </w:r>
      <w:r>
        <w:t xml:space="preserve">. En dichos estudios, la participación de los usuarios finales del aplicativo informático fueron cruciales para conseguir los objetivos deseados, en el primer estudio se realizaron cuestionarios y </w:t>
      </w:r>
      <w:r>
        <w:lastRenderedPageBreak/>
        <w:t>entrevistas cualitativas con los usuarios para poder entender de manera profunda su satisfacción y percepciones acerca de las alertas diseñas con el sistema tradicional de ingeniería de aplicativo informático,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 la creación de un nuevo aplicativo informático.</w:t>
      </w:r>
    </w:p>
    <w:p w:rsidR="007574D2" w:rsidRPr="00842BF2" w:rsidRDefault="007574D2" w:rsidP="007574D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Pr="00BA156B">
        <w:fldChar w:fldCharType="separate"/>
      </w:r>
      <w:r w:rsidRPr="000A0E57">
        <w:rPr>
          <w:noProof/>
        </w:rPr>
        <w:t>(51)</w:t>
      </w:r>
      <w:r w:rsidRPr="00BA156B">
        <w:fldChar w:fldCharType="end"/>
      </w:r>
      <w:r w:rsidRPr="00BA156B">
        <w:t xml:space="preserve">, para evitar frustraciones de sus usuarios </w:t>
      </w:r>
      <w:r w:rsidRPr="00BA156B">
        <w:fldChar w:fldCharType="begin" w:fldLock="1"/>
      </w:r>
      <w:r>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Pr="00BA156B">
        <w:fldChar w:fldCharType="separate"/>
      </w:r>
      <w:r w:rsidRPr="000A0E57">
        <w:rPr>
          <w:noProof/>
        </w:rPr>
        <w:t>(52)</w:t>
      </w:r>
      <w:r w:rsidRPr="00BA156B">
        <w:fldChar w:fldCharType="end"/>
      </w:r>
      <w:r>
        <w:t xml:space="preserve"> y có</w:t>
      </w:r>
      <w:r w:rsidRPr="00BA156B">
        <w:t xml:space="preserve">mo puede ayudar en el soporte de decisiones clínicas </w:t>
      </w:r>
      <w:r w:rsidRPr="00BA156B">
        <w:fldChar w:fldCharType="begin" w:fldLock="1"/>
      </w:r>
      <w:r>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Pr="00BA156B">
        <w:fldChar w:fldCharType="separate"/>
      </w:r>
      <w:r w:rsidRPr="000A0E57">
        <w:rPr>
          <w:noProof/>
        </w:rPr>
        <w:t>(53)</w:t>
      </w:r>
      <w:r w:rsidRPr="00BA156B">
        <w:fldChar w:fldCharType="end"/>
      </w:r>
      <w:r w:rsidRPr="00BA156B">
        <w:t>.</w:t>
      </w:r>
    </w:p>
    <w:p w:rsidR="007574D2" w:rsidRPr="00842BF2" w:rsidRDefault="007574D2" w:rsidP="007574D2">
      <w:pPr>
        <w:pStyle w:val="Texto"/>
      </w:pPr>
      <w:r w:rsidRPr="00BA156B">
        <w:t xml:space="preserve">Este tipo de </w:t>
      </w:r>
      <w:r>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Pr="00BA156B">
        <w:fldChar w:fldCharType="separate"/>
      </w:r>
      <w:r w:rsidRPr="000A0E57">
        <w:rPr>
          <w:noProof/>
        </w:rPr>
        <w:t>(54)</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t xml:space="preserve">aplicativo informático </w:t>
      </w:r>
      <w:r w:rsidRPr="00BA156B">
        <w:t xml:space="preserve">propuesto en este proyecto, se construyó basándose en dichos beneficios por lo que el uso de este </w:t>
      </w:r>
      <w:r>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rsidR="007574D2" w:rsidRPr="00842BF2" w:rsidRDefault="007574D2" w:rsidP="007574D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7574D2" w:rsidRPr="00842BF2" w:rsidRDefault="007574D2" w:rsidP="007574D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t xml:space="preserve"> </w:t>
      </w:r>
      <w:r>
        <w:fldChar w:fldCharType="begin" w:fldLock="1"/>
      </w:r>
      <w:r>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fldChar w:fldCharType="separate"/>
      </w:r>
      <w:r w:rsidRPr="000A0E57">
        <w:rPr>
          <w:noProof/>
        </w:rPr>
        <w:t>(56)</w:t>
      </w:r>
      <w:r>
        <w:fldChar w:fldCharType="end"/>
      </w:r>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Pr="00BA156B">
        <w:fldChar w:fldCharType="separate"/>
      </w:r>
      <w:r w:rsidRPr="000A0E57">
        <w:rPr>
          <w:noProof/>
        </w:rPr>
        <w:t>(57)</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t>de gestión de reclamos en la red de establecimientos de salud del MINSA</w:t>
      </w:r>
      <w:r w:rsidRPr="00BA156B">
        <w:t xml:space="preserve">. </w:t>
      </w:r>
    </w:p>
    <w:p w:rsidR="007574D2" w:rsidRPr="00BA156B" w:rsidRDefault="007574D2" w:rsidP="00DF48A6">
      <w:pPr>
        <w:pStyle w:val="Ttulo2"/>
        <w:numPr>
          <w:ilvl w:val="0"/>
          <w:numId w:val="4"/>
        </w:numPr>
        <w:rPr>
          <w:lang w:val="es-PE"/>
        </w:rPr>
      </w:pPr>
      <w:bookmarkStart w:id="193" w:name="_Toc522995630"/>
      <w:r w:rsidRPr="00BA156B">
        <w:rPr>
          <w:lang w:val="es-PE"/>
        </w:rPr>
        <w:t>De los hallazgos en la fase exploratoria</w:t>
      </w:r>
      <w:bookmarkEnd w:id="193"/>
    </w:p>
    <w:p w:rsidR="007574D2" w:rsidRPr="00842BF2" w:rsidRDefault="007574D2" w:rsidP="007574D2">
      <w:pPr>
        <w:pStyle w:val="Texto"/>
      </w:pPr>
      <w:r w:rsidRPr="00BA156B">
        <w:t xml:space="preserve">Al finalizar las entrevistas de la fase exploratoria, se encontraron datos interesantes que brindaron los distintos tipos de usuarios entrevistados. </w:t>
      </w:r>
    </w:p>
    <w:p w:rsidR="007574D2" w:rsidRPr="00842BF2" w:rsidRDefault="007574D2" w:rsidP="007574D2">
      <w:pPr>
        <w:pStyle w:val="Texto"/>
      </w:pPr>
      <w:r w:rsidRPr="00BA156B">
        <w:t xml:space="preserve">Según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7574D2" w:rsidRPr="00842BF2" w:rsidRDefault="007574D2" w:rsidP="007574D2">
      <w:pPr>
        <w:pStyle w:val="Texto"/>
      </w:pPr>
      <w:r w:rsidRPr="00BA156B">
        <w:t>Tanto el personal de SUSALUD como gestores de IPRESS resaltaron la importancia de los reclamos. Sin embargo, llama la atención que el personal de SUSALUD pensar</w:t>
      </w:r>
      <w:r>
        <w:t>a</w:t>
      </w:r>
      <w:r w:rsidRPr="00BA156B">
        <w:t xml:space="preserve"> que los gestores no apreciaban la riqueza de la información de los reclamos y que los gestores pensaran lo mismo de los prestadores de salud. </w:t>
      </w:r>
      <w:r w:rsidRPr="006D06B4">
        <w:t xml:space="preserve">Esto </w:t>
      </w:r>
      <w:r w:rsidRPr="006D06B4">
        <w:lastRenderedPageBreak/>
        <w:t>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la importancia de los reclamos para poder lograr que el </w:t>
      </w:r>
      <w:r>
        <w:t xml:space="preserve">aplicativo informático </w:t>
      </w:r>
      <w:r w:rsidRPr="00BA156B">
        <w:t xml:space="preserve">recaude información valiosa que pueda traducirse en proyectos de mejora. Sin esta capacitación permanente, el </w:t>
      </w:r>
      <w:r>
        <w:t>aplicativo informático</w:t>
      </w:r>
      <w:r w:rsidRPr="00BA156B">
        <w:t xml:space="preserve"> no será capaz de recopilar información valiosa ya que todos los actores necesitan estar de acuerdo con la importancia de los reclamos. Adicionalmente, resaltaron que para que esta herramienta necesitaría mucha difusión para que tenga éxito. </w:t>
      </w:r>
    </w:p>
    <w:p w:rsidR="007574D2" w:rsidRPr="00842BF2" w:rsidRDefault="007574D2" w:rsidP="007574D2">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w:t>
      </w:r>
      <w:r>
        <w:t xml:space="preserve">las </w:t>
      </w:r>
      <w:r w:rsidRPr="00BA156B">
        <w:t xml:space="preserve">vidas humanas no corrieran peligro </w:t>
      </w:r>
      <w:r w:rsidRPr="00BA156B">
        <w:fldChar w:fldCharType="begin" w:fldLock="1"/>
      </w:r>
      <w:r>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Pr="00BA156B">
        <w:fldChar w:fldCharType="separate"/>
      </w:r>
      <w:r w:rsidRPr="000A0E57">
        <w:rPr>
          <w:noProof/>
        </w:rPr>
        <w:t>(58)</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7574D2" w:rsidRPr="00842BF2" w:rsidRDefault="007574D2" w:rsidP="007574D2">
      <w:pPr>
        <w:pStyle w:val="Texto"/>
      </w:pPr>
      <w:r w:rsidRPr="00BA156B">
        <w:lastRenderedPageBreak/>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rsidR="007574D2" w:rsidRPr="00842BF2" w:rsidRDefault="007574D2" w:rsidP="007574D2">
      <w:pPr>
        <w:pStyle w:val="Texto"/>
      </w:pPr>
      <w:r w:rsidRPr="00BA156B">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7574D2" w:rsidRPr="00842BF2" w:rsidRDefault="007574D2" w:rsidP="007574D2">
      <w:pPr>
        <w:pStyle w:val="Texto"/>
      </w:pPr>
      <w:r w:rsidRPr="00BA156B">
        <w:t>En el tema de educación sobre los reclamos de los ciudadanos, los gestores dijeron que tenían problemas ya que varios ciudadanos presentan quejas en IPRESS a la</w:t>
      </w:r>
      <w:r>
        <w:t xml:space="preserve">s </w:t>
      </w:r>
      <w:r>
        <w:lastRenderedPageBreak/>
        <w:t>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7574D2" w:rsidRPr="00842BF2" w:rsidRDefault="007574D2" w:rsidP="007574D2">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Sin embargo, ninguno de los ciudadanos lo menciono, esto puede deberse a que los ciudadanos entrevistados fueron encontrados en establecimientos de salud grandes, pero también podría deberse a que no existe temor a manifestarse y expresar su punto de vista cuando sus expectativas no están siendo cumplidas. Esta identificación es preferible ya que, sin ella, se dificulta el proceso de investigación realizado por las IPRESS.</w:t>
      </w:r>
    </w:p>
    <w:p w:rsidR="007574D2" w:rsidRPr="00842BF2" w:rsidRDefault="007574D2" w:rsidP="007574D2">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w:t>
      </w:r>
      <w:r w:rsidRPr="00BA156B">
        <w:lastRenderedPageBreak/>
        <w:t xml:space="preserve">ubicación y los derechos en salud del ciudadano. Este problema muestra que se necesita una reestructuración en todo el proceso de gestión de reclamos ya que se puede ver fácilmente que el actual proceso, no se encuentra optimizado. </w:t>
      </w:r>
    </w:p>
    <w:p w:rsidR="007574D2" w:rsidRPr="00862EA1" w:rsidRDefault="007574D2" w:rsidP="007574D2">
      <w:pPr>
        <w:pStyle w:val="Texto"/>
      </w:pPr>
      <w:r w:rsidRPr="00BA156B">
        <w:t xml:space="preserve">Finalmente, la mayor preocupación de los ciudadanos es que sienten que, aunque se cuente con este </w:t>
      </w:r>
      <w:r>
        <w:t>aplicativo informático</w:t>
      </w:r>
      <w:r w:rsidRPr="00BA156B">
        <w:t>,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7574D2" w:rsidRPr="00BA156B" w:rsidRDefault="007574D2" w:rsidP="007574D2">
      <w:pPr>
        <w:pStyle w:val="Ttulo2"/>
        <w:rPr>
          <w:lang w:val="es-PE"/>
        </w:rPr>
      </w:pPr>
      <w:bookmarkStart w:id="194" w:name="_Toc522995631"/>
      <w:r w:rsidRPr="00BA156B">
        <w:rPr>
          <w:lang w:val="es-PE"/>
        </w:rPr>
        <w:t>De los hallazgos de la fase de prueba</w:t>
      </w:r>
      <w:bookmarkEnd w:id="194"/>
    </w:p>
    <w:p w:rsidR="007574D2" w:rsidRPr="00862EA1" w:rsidRDefault="007574D2" w:rsidP="007574D2">
      <w:pPr>
        <w:pStyle w:val="Texto"/>
      </w:pPr>
      <w:r w:rsidRPr="00BA156B">
        <w:t>Ya que este prototipo fue creado siguiendo las tendencias de diseño junto con los principios heurísticos, la mayoría de elementos planteados resultaron útiles para los usuarios testeados y no se encontraron cambios muy grandes para realizarse en el prototipo. Esto prueba de que la investigación de usuarios realiza</w:t>
      </w:r>
      <w:r>
        <w:t>da en la primera etapa, recopiló</w:t>
      </w:r>
      <w:r w:rsidRPr="00BA156B">
        <w:t xml:space="preserve"> correctamente las necesidades de los usuarios y estos fueron adecuadamente plasmados en los requerimientos del </w:t>
      </w:r>
      <w:r>
        <w:t>aplicativo informático</w:t>
      </w:r>
      <w:r w:rsidRPr="00BA156B">
        <w:t>.</w:t>
      </w:r>
    </w:p>
    <w:p w:rsidR="007574D2" w:rsidRPr="00862EA1" w:rsidRDefault="007574D2" w:rsidP="007574D2">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w:t>
      </w:r>
      <w:r w:rsidRPr="00BA156B">
        <w:lastRenderedPageBreak/>
        <w:t xml:space="preserve">relacionándolo como un gran foro de reclamos donde no tiene participación la IPRESS. </w:t>
      </w:r>
    </w:p>
    <w:p w:rsidR="007574D2" w:rsidRDefault="007574D2" w:rsidP="007574D2">
      <w:pPr>
        <w:pStyle w:val="Texto"/>
      </w:pPr>
      <w:r w:rsidRPr="00BA156B">
        <w:t xml:space="preserve">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w:t>
      </w:r>
      <w:r>
        <w:t>aplicativo informático</w:t>
      </w:r>
      <w:r w:rsidRPr="00BA156B">
        <w:t xml:space="preserve">, porque da a entender que no es capaz de resolver los inconvenientes ocurridos. No sería necesaria la creación de este estado si es que se utilizara este </w:t>
      </w:r>
      <w:r>
        <w:t>aplicativo informático</w:t>
      </w:r>
      <w:r w:rsidRPr="00BA156B">
        <w:t xml:space="preserve">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7574D2" w:rsidRPr="00862EA1" w:rsidRDefault="007574D2" w:rsidP="007574D2">
      <w:pPr>
        <w:pStyle w:val="Ttulo2"/>
      </w:pPr>
      <w:bookmarkStart w:id="195" w:name="_Toc522995632"/>
      <w:r>
        <w:t>Limitaciones</w:t>
      </w:r>
      <w:bookmarkEnd w:id="195"/>
    </w:p>
    <w:p w:rsidR="007574D2" w:rsidRDefault="007574D2" w:rsidP="007574D2">
      <w:pPr>
        <w:pStyle w:val="Texto"/>
      </w:pPr>
      <w:r w:rsidRPr="00BA156B">
        <w:t xml:space="preserve">Una de las grandes limitantes de este estudio el número de iteraciones realizadas. </w:t>
      </w:r>
      <w:r>
        <w:t>Siendo lo ideal realizar iteraciones con un máximo de 5 pruebas de usuarios,  se realizaron iteraciones con 3 usuarios para cada tipo de usuario evaluado debido a poco tiempo que se contaba para realizar las pruebas. Sin embargo, iteraciones con 5 usuarios por cada tipo de usuario hubiera sido preferible para poder refinar el prototipo. Adicionalmente, de manera ideal</w:t>
      </w:r>
      <w:r w:rsidRPr="00BA156B">
        <w:t xml:space="preserve"> se deberían tener la misma cantidad de iteraciones para todos los tipos de usuarios </w:t>
      </w:r>
      <w:r w:rsidRPr="00BA156B">
        <w:fldChar w:fldCharType="begin" w:fldLock="1"/>
      </w:r>
      <w:r>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Pr="00BA156B">
        <w:fldChar w:fldCharType="separate"/>
      </w:r>
      <w:r w:rsidRPr="000A0E57">
        <w:rPr>
          <w:noProof/>
        </w:rPr>
        <w:t>(59)</w:t>
      </w:r>
      <w:r w:rsidRPr="00BA156B">
        <w:fldChar w:fldCharType="end"/>
      </w:r>
      <w:r w:rsidRPr="00BA156B">
        <w:t xml:space="preserve">, pero esto no fue posible debido a la poca respuesta del personal de SUSALUD. Es por esto que se itero 2 veces en </w:t>
      </w:r>
      <w:r w:rsidRPr="00BA156B">
        <w:lastRenderedPageBreak/>
        <w:t>las pantallas presentad</w:t>
      </w:r>
      <w:r>
        <w:t>as para ciudadanos y gestores má</w:t>
      </w:r>
      <w:r w:rsidRPr="00BA156B">
        <w:t>s solo una vez para el personal de SUSALUD.</w:t>
      </w:r>
    </w:p>
    <w:p w:rsidR="007574D2" w:rsidRDefault="007574D2" w:rsidP="007574D2">
      <w:pPr>
        <w:pStyle w:val="Texto"/>
      </w:pPr>
      <w:r>
        <w:t>Acerca de la clasificación de reclamos presentada, a pesar de haberse realizado con el consenso de un grupo de 8 personas, entre personal de SUSALUD y gestores de IPRESS que trabajan de manera constante con los reclamos en salud, no se puede tomar la clasificación presentada como definitiva ya que no se puede comprobar que los criterios utilizados por estos usuarios se ciñen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rsidR="007574D2" w:rsidRPr="00862EA1" w:rsidRDefault="007574D2" w:rsidP="007574D2">
      <w:pPr>
        <w:pStyle w:val="Texto"/>
      </w:pPr>
      <w:r>
        <w:t xml:space="preserve">Finalmente, luego de encontrar incongruencias en los datos presentados del Sistema de 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dónde buscar atención médica de calidad. </w:t>
      </w:r>
    </w:p>
    <w:p w:rsidR="007574D2" w:rsidRPr="00862EA1" w:rsidRDefault="007574D2" w:rsidP="007574D2">
      <w:pPr>
        <w:pStyle w:val="Ttulo1"/>
      </w:pPr>
      <w:bookmarkStart w:id="196" w:name="_Toc522995633"/>
      <w:r w:rsidRPr="00BA156B">
        <w:lastRenderedPageBreak/>
        <w:t>Conclusiones</w:t>
      </w:r>
      <w:bookmarkEnd w:id="196"/>
    </w:p>
    <w:p w:rsidR="007574D2" w:rsidRDefault="007574D2" w:rsidP="007574D2">
      <w:pPr>
        <w:pStyle w:val="Ttulo3"/>
        <w:jc w:val="both"/>
      </w:pPr>
      <w:bookmarkStart w:id="197" w:name="_Toc520655740"/>
      <w:bookmarkStart w:id="198" w:name="_Toc522995634"/>
      <w:r>
        <w:t>E</w:t>
      </w:r>
      <w:r w:rsidR="00E12DA6">
        <w:t xml:space="preserve">l diseño centrado en el usuario permitió </w:t>
      </w:r>
      <w:r w:rsidR="00241546">
        <w:t xml:space="preserve">diseñar un aplicativo informático centralizado para el recojo, gestión y monitoreo de reclamos en las IPRESS que estuviera adaptado a la </w:t>
      </w:r>
      <w:r w:rsidR="00241546">
        <w:t xml:space="preserve">normativa, </w:t>
      </w:r>
      <w:r w:rsidR="00241546">
        <w:t>principios vigentes</w:t>
      </w:r>
      <w:r w:rsidR="00241546">
        <w:t xml:space="preserve"> y a las </w:t>
      </w:r>
      <w:r w:rsidR="00241546">
        <w:t>necesidades</w:t>
      </w:r>
      <w:r w:rsidR="00241546">
        <w:t xml:space="preserve"> </w:t>
      </w:r>
      <w:r w:rsidR="00E12DA6">
        <w:t>de los siguientes tres tipos d</w:t>
      </w:r>
      <w:r w:rsidR="00241546">
        <w:t>e usuarios:  p</w:t>
      </w:r>
      <w:r w:rsidR="00E12DA6">
        <w:t>erso</w:t>
      </w:r>
      <w:r w:rsidR="00241546">
        <w:t>nal administrativo de SUSALUD, g</w:t>
      </w:r>
      <w:r w:rsidR="00E12DA6">
        <w:t xml:space="preserve">estores de IPRESS y ciudadanos </w:t>
      </w:r>
      <w:r w:rsidR="000E371F">
        <w:t>que pudieran</w:t>
      </w:r>
      <w:r w:rsidR="000E371F">
        <w:t xml:space="preserve"> presentar reclamos respecto a</w:t>
      </w:r>
      <w:r w:rsidR="00241546">
        <w:t xml:space="preserve"> la</w:t>
      </w:r>
      <w:r w:rsidR="000E371F">
        <w:t xml:space="preserve"> atención brindada en IPRESS</w:t>
      </w:r>
      <w:bookmarkEnd w:id="197"/>
      <w:bookmarkEnd w:id="198"/>
      <w:r w:rsidR="00241546">
        <w:t>.</w:t>
      </w:r>
    </w:p>
    <w:p w:rsidR="007574D2" w:rsidRDefault="007574D2" w:rsidP="007574D2">
      <w:pPr>
        <w:pStyle w:val="Ttulo3"/>
        <w:jc w:val="both"/>
      </w:pPr>
      <w:bookmarkStart w:id="199" w:name="_Toc522995635"/>
      <w:r>
        <w:t xml:space="preserve">Para el diseño de un aplicativo informático centralizado </w:t>
      </w:r>
      <w:bookmarkStart w:id="200" w:name="_Toc520655741"/>
      <w:r>
        <w:t>se id</w:t>
      </w:r>
      <w:r w:rsidR="00E12DA6">
        <w:t>entificaron requerimientos y</w:t>
      </w:r>
      <w:r>
        <w:t xml:space="preserve"> dificultade</w:t>
      </w:r>
      <w:r w:rsidR="000E371F">
        <w:t>s que enfrentaban los</w:t>
      </w:r>
      <w:r>
        <w:t xml:space="preserve"> </w:t>
      </w:r>
      <w:r w:rsidR="00E12DA6">
        <w:t xml:space="preserve">tres </w:t>
      </w:r>
      <w:r>
        <w:t>tipos de usuarios</w:t>
      </w:r>
      <w:r w:rsidR="00E12DA6">
        <w:t xml:space="preserve"> antes mencionados</w:t>
      </w:r>
      <w:r>
        <w:t>.</w:t>
      </w:r>
      <w:bookmarkEnd w:id="199"/>
      <w:bookmarkEnd w:id="200"/>
    </w:p>
    <w:p w:rsidR="007574D2" w:rsidRDefault="007574D2" w:rsidP="007574D2">
      <w:pPr>
        <w:pStyle w:val="Ttulo3"/>
        <w:jc w:val="both"/>
      </w:pPr>
      <w:bookmarkStart w:id="201" w:name="_Toc520655742"/>
      <w:bookmarkStart w:id="202" w:name="_Toc522995636"/>
      <w:r>
        <w:t>Se diseñó un aplicativo informático de gestión de reclamos centrado en el usuario, que permitiera encontrar problemas a solucionar en la red de establecimientos de salud del MINSA del Perú.</w:t>
      </w:r>
      <w:bookmarkEnd w:id="201"/>
      <w:bookmarkEnd w:id="202"/>
    </w:p>
    <w:p w:rsidR="007574D2" w:rsidRPr="008350F2" w:rsidRDefault="007574D2" w:rsidP="007574D2">
      <w:pPr>
        <w:pStyle w:val="Ttulo3"/>
        <w:jc w:val="both"/>
      </w:pPr>
      <w:bookmarkStart w:id="203" w:name="_Toc520655743"/>
      <w:bookmarkStart w:id="204" w:name="_Toc522995637"/>
      <w:r>
        <w:t>La evaluación del diseño propuesto permitió identificar deficiencias y formular mejoras. Estas deficiencias incluyeron entre otras el lenguaje utilizado, la ubicación de los elementos y la ausencia de algunas variables importantes.</w:t>
      </w:r>
      <w:bookmarkEnd w:id="203"/>
      <w:bookmarkEnd w:id="204"/>
    </w:p>
    <w:p w:rsidR="007574D2" w:rsidRPr="00B01000" w:rsidRDefault="007574D2" w:rsidP="007574D2"/>
    <w:p w:rsidR="007574D2" w:rsidRDefault="007574D2" w:rsidP="007574D2">
      <w:pPr>
        <w:pStyle w:val="Ttulo1"/>
      </w:pPr>
      <w:bookmarkStart w:id="205" w:name="_Toc522995638"/>
      <w:r w:rsidRPr="00BA156B">
        <w:lastRenderedPageBreak/>
        <w:t>Recomendaciones</w:t>
      </w:r>
      <w:bookmarkEnd w:id="205"/>
    </w:p>
    <w:p w:rsidR="007574D2" w:rsidRPr="003D69FB" w:rsidRDefault="007574D2" w:rsidP="00DF48A6">
      <w:pPr>
        <w:pStyle w:val="Ttulo3"/>
        <w:numPr>
          <w:ilvl w:val="0"/>
          <w:numId w:val="29"/>
        </w:numPr>
        <w:ind w:left="1418"/>
        <w:jc w:val="both"/>
      </w:pPr>
      <w:bookmarkStart w:id="206" w:name="_Toc520655745"/>
      <w:bookmarkStart w:id="207" w:name="_Toc522995639"/>
      <w:r>
        <w:t>Antes del desarrollo de la versión final de la herramienta, se recomienda la elaboración de una versión piloto mejorada, así como su evaluación en estudios complementarios. Dichos estudios deberían llevarse a cabo mediante la implementación en al menos dos establecimientos de salud de mediana o alta complejidad. Los estudios deberían medir sus calidad</w:t>
      </w:r>
      <w:r w:rsidRPr="00B90CFA">
        <w:t xml:space="preserve"> </w:t>
      </w:r>
      <w:r>
        <w:t>de manera cuantitativa  mediante el cuestionario Escala de Usabilidad del Sistema (</w:t>
      </w:r>
      <w:proofErr w:type="spellStart"/>
      <w:r>
        <w:t>System</w:t>
      </w:r>
      <w:proofErr w:type="spellEnd"/>
      <w:r>
        <w:t xml:space="preserve"> </w:t>
      </w:r>
      <w:proofErr w:type="spellStart"/>
      <w:r>
        <w:t>Usability</w:t>
      </w:r>
      <w:proofErr w:type="spellEnd"/>
      <w:r>
        <w:t xml:space="preserve"> </w:t>
      </w:r>
      <w:proofErr w:type="spellStart"/>
      <w:r>
        <w:t>Scale</w:t>
      </w:r>
      <w:proofErr w:type="spellEnd"/>
      <w:r>
        <w:t xml:space="preserve">, SUS), y cualitativa, mediante la resolución de tareas complejas tanto en un ambiente controlado como en uno no controlado. </w:t>
      </w:r>
      <w:r w:rsidRPr="00BA156B">
        <w:t xml:space="preserve"> </w:t>
      </w:r>
      <w:r>
        <w:t>Por su importancia en la satisfacción de los pacientes asegurados,</w:t>
      </w:r>
      <w:r w:rsidRPr="00BA156B">
        <w:t xml:space="preserve"> </w:t>
      </w:r>
      <w:r>
        <w:t xml:space="preserve">en esta evaluación </w:t>
      </w:r>
      <w:r w:rsidRPr="00BA156B">
        <w:t xml:space="preserve">debería incluirse </w:t>
      </w:r>
      <w:r>
        <w:t>personal</w:t>
      </w:r>
      <w:r w:rsidRPr="00BA156B">
        <w:t xml:space="preserve"> de las IAFAS.</w:t>
      </w:r>
      <w:bookmarkEnd w:id="206"/>
      <w:bookmarkEnd w:id="207"/>
    </w:p>
    <w:p w:rsidR="007574D2" w:rsidRDefault="007574D2" w:rsidP="00DF48A6">
      <w:pPr>
        <w:pStyle w:val="Ttulo3"/>
        <w:numPr>
          <w:ilvl w:val="0"/>
          <w:numId w:val="29"/>
        </w:numPr>
        <w:tabs>
          <w:tab w:val="left" w:pos="1560"/>
        </w:tabs>
        <w:ind w:left="1418"/>
        <w:jc w:val="both"/>
      </w:pPr>
      <w:bookmarkStart w:id="208" w:name="_Toc520655746"/>
      <w:bookmarkStart w:id="209" w:name="_Toc522995640"/>
      <w:r>
        <w:t>Al encontrarse una variedad de formas de manejo de reclamos entre establecimientos de salud del MINSA, se sugiere la implementación un sistema unificado—no exclusivamente informático—para el manejo eficiente de estos reclamos a través de toda la red de salud.</w:t>
      </w:r>
      <w:bookmarkEnd w:id="208"/>
      <w:bookmarkEnd w:id="209"/>
      <w:r>
        <w:t xml:space="preserve"> </w:t>
      </w:r>
    </w:p>
    <w:p w:rsidR="007574D2" w:rsidRPr="00862EA1" w:rsidRDefault="007574D2" w:rsidP="00DF48A6">
      <w:pPr>
        <w:pStyle w:val="Ttulo3"/>
        <w:numPr>
          <w:ilvl w:val="0"/>
          <w:numId w:val="29"/>
        </w:numPr>
        <w:ind w:left="1418"/>
        <w:jc w:val="both"/>
      </w:pPr>
      <w:bookmarkStart w:id="210" w:name="_Toc520655747"/>
      <w:bookmarkStart w:id="211" w:name="_Toc522995641"/>
      <w:r>
        <w:lastRenderedPageBreak/>
        <w:t>Finalmente, la implementación de</w:t>
      </w:r>
      <w:r w:rsidRPr="00BA156B">
        <w:t xml:space="preserve"> esta herramienta informática, debe </w:t>
      </w:r>
      <w:r>
        <w:t>darse</w:t>
      </w:r>
      <w:r w:rsidRPr="00BA156B">
        <w:t xml:space="preserve"> en dos fases. La primera fase solo permitiría el acceso a gestores de IPRESS y a personal de SUSALUD; y la segunda fase permitiría el acceso a ciudadanos</w:t>
      </w:r>
      <w:r w:rsidR="00300A0F">
        <w:t xml:space="preserve"> </w:t>
      </w:r>
      <w:r w:rsidR="00B1153A">
        <w:t>a través de una aplicación móvil</w:t>
      </w:r>
      <w:r w:rsidRPr="00BA156B">
        <w:t xml:space="preserve">. Esta separación de fases permitiría a los usuarios </w:t>
      </w:r>
      <w:r>
        <w:t>adaptarse</w:t>
      </w:r>
      <w:r w:rsidRPr="00BA156B">
        <w:t xml:space="preserve"> al </w:t>
      </w:r>
      <w:r>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210"/>
      <w:bookmarkEnd w:id="211"/>
    </w:p>
    <w:p w:rsidR="007574D2" w:rsidRPr="00862EA1" w:rsidRDefault="007574D2" w:rsidP="007574D2">
      <w:pPr>
        <w:pStyle w:val="Texto"/>
      </w:pPr>
    </w:p>
    <w:p w:rsidR="008D2A88" w:rsidRPr="00862EA1" w:rsidRDefault="008D2A88" w:rsidP="008D2A88">
      <w:pPr>
        <w:pStyle w:val="Ttulo1"/>
      </w:pPr>
      <w:bookmarkStart w:id="212" w:name="_Toc522995642"/>
      <w:r w:rsidRPr="00BA156B">
        <w:lastRenderedPageBreak/>
        <w:t>Referencias bibliográficas</w:t>
      </w:r>
      <w:bookmarkEnd w:id="212"/>
    </w:p>
    <w:p w:rsidR="008D2A88" w:rsidRPr="000A0E57" w:rsidRDefault="008D2A88" w:rsidP="008D2A88">
      <w:pPr>
        <w:widowControl w:val="0"/>
        <w:autoSpaceDE w:val="0"/>
        <w:autoSpaceDN w:val="0"/>
        <w:adjustRightInd w:val="0"/>
        <w:spacing w:line="360" w:lineRule="auto"/>
        <w:ind w:left="640" w:hanging="640"/>
        <w:rPr>
          <w:noProof/>
        </w:rPr>
      </w:pPr>
      <w:r w:rsidRPr="00BA156B">
        <w:fldChar w:fldCharType="begin" w:fldLock="1"/>
      </w:r>
      <w:r w:rsidRPr="00BA156B">
        <w:instrText xml:space="preserve">ADDIN Mendeley Bibliography CSL_BIBLIOGRAPHY </w:instrText>
      </w:r>
      <w:r w:rsidRPr="00BA156B">
        <w:fldChar w:fldCharType="separate"/>
      </w:r>
      <w:r w:rsidRPr="000A0E57">
        <w:rPr>
          <w:noProof/>
        </w:rPr>
        <w:t xml:space="preserve">1. </w:t>
      </w:r>
      <w:r w:rsidRPr="000A0E57">
        <w:rPr>
          <w:noProof/>
        </w:rPr>
        <w:tab/>
      </w:r>
      <w:r w:rsidRPr="00393B99">
        <w:rPr>
          <w:rStyle w:val="TextoCar"/>
        </w:rPr>
        <w:t>Orozco, M.</w:t>
      </w:r>
      <w:r w:rsidRPr="007815C0">
        <w:rPr>
          <w:rStyle w:val="TextoCar"/>
        </w:rPr>
        <w:t> </w:t>
      </w:r>
      <w:r w:rsidRPr="00393B99">
        <w:rPr>
          <w:rStyle w:val="TextoCar"/>
        </w:rPr>
        <w:t>Garantía</w:t>
      </w:r>
      <w:r w:rsidRPr="007815C0">
        <w:rPr>
          <w:rStyle w:val="TextoCar"/>
        </w:rPr>
        <w:t xml:space="preserve"> Calidad Seguridad Paciente-CIES</w:t>
      </w:r>
      <w:r w:rsidRPr="00393B99">
        <w:rPr>
          <w:rStyle w:val="TextoCar"/>
        </w:rPr>
        <w:t xml:space="preserve"> </w:t>
      </w:r>
      <w:r>
        <w:rPr>
          <w:rStyle w:val="TextoCar"/>
        </w:rPr>
        <w:t>[presentación PowerPoint</w:t>
      </w:r>
      <w:r w:rsidRPr="007815C0">
        <w:rPr>
          <w:rStyle w:val="TextoCar"/>
        </w:rPr>
        <w:t>]. IV Curso Internacional de Desarrollo de Sistemas de Salud 2009. [actu</w:t>
      </w:r>
      <w:r>
        <w:rPr>
          <w:rStyle w:val="TextoCar"/>
        </w:rPr>
        <w:t>alizado 15 May 2009, citado 14 Mar</w:t>
      </w:r>
      <w:r w:rsidRPr="007815C0">
        <w:rPr>
          <w:rStyle w:val="TextoCar"/>
        </w:rPr>
        <w:t xml:space="preserve"> 2018]. Disponible en: https://es.scribd.com/doc/72565995/Garantia-Calidad-Seguridad-Paciente-CIES-Miguel-Orozco</w:t>
      </w:r>
      <w:r w:rsidRPr="000A0E57">
        <w:rPr>
          <w:noProof/>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 </w:t>
      </w:r>
      <w:r w:rsidRPr="00695B51">
        <w:rPr>
          <w:noProof/>
          <w:lang w:val="en-CA"/>
        </w:rPr>
        <w:tab/>
        <w:t xml:space="preserve">Oliver RL. An Investigation of the Interrelationship Between Consumer (Dis) Satisfaction and Complaint Reports. </w:t>
      </w:r>
      <w:r w:rsidRPr="00695B51">
        <w:rPr>
          <w:lang w:val="en-CA"/>
        </w:rPr>
        <w:t>Advances in Consumer Research</w:t>
      </w:r>
      <w:r w:rsidRPr="00695B51">
        <w:rPr>
          <w:noProof/>
          <w:lang w:val="en-CA"/>
        </w:rPr>
        <w:t xml:space="preserve">. 1987;14(1):218–222. 5p. 1 Diagram.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 </w:t>
      </w:r>
      <w:r w:rsidRPr="00695B51">
        <w:rPr>
          <w:noProof/>
          <w:lang w:val="en-CA"/>
        </w:rPr>
        <w:tab/>
        <w:t xml:space="preserve">Reader TW, Gillespie A, Roberts J. Patient complaints in healthcare systems: a systematic review and coding taxonomy. </w:t>
      </w:r>
      <w:r w:rsidRPr="00695B51">
        <w:rPr>
          <w:lang w:val="en-CA"/>
        </w:rPr>
        <w:t>BMJ Quality &amp; Safety</w:t>
      </w:r>
      <w:r w:rsidRPr="00695B51">
        <w:rPr>
          <w:noProof/>
          <w:lang w:val="en-CA"/>
        </w:rPr>
        <w:t xml:space="preserve">. 2014;23(May):6781.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 </w:t>
      </w:r>
      <w:r w:rsidRPr="00695B51">
        <w:rPr>
          <w:noProof/>
          <w:lang w:val="en-CA"/>
        </w:rPr>
        <w:tab/>
        <w:t xml:space="preserve">Hospital Consumer Assessment of Healthcare Providers and Systems. The HCAHPS Survey – Frequently Asked Questions. Centers for Medicare and Medicaid. </w:t>
      </w:r>
      <w:r w:rsidRPr="000A0E57">
        <w:rPr>
          <w:noProof/>
        </w:rPr>
        <w:t xml:space="preserve">2016;1–6.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r>
        <w:rPr>
          <w:noProof/>
        </w:rPr>
        <w:t>Disponible en:</w:t>
      </w:r>
      <w:r w:rsidRPr="000A0E57">
        <w:rPr>
          <w:noProof/>
        </w:rPr>
        <w:t xml:space="preserve"> https://www.legifrance.gouv.fr/affichTexte.do?cidTexte=JORFTEXT000000742206</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6. </w:t>
      </w:r>
      <w:r w:rsidRPr="00695B51">
        <w:rPr>
          <w:noProof/>
          <w:lang w:val="en-CA"/>
        </w:rPr>
        <w:tab/>
        <w:t xml:space="preserve">Schoenfelder T, Klewer J, Kugler J. Determinants of patient satisfaction: A study among 39 hospitals in an in-patient setting in Germany. </w:t>
      </w:r>
      <w:r w:rsidRPr="00695B51">
        <w:rPr>
          <w:lang w:val="en-CA"/>
        </w:rPr>
        <w:t>International Journal for Quality in Health Care</w:t>
      </w:r>
      <w:r w:rsidRPr="00695B51">
        <w:rPr>
          <w:noProof/>
          <w:lang w:val="en-CA"/>
        </w:rPr>
        <w:t xml:space="preserve">. 2011 Oct;23(5):503–9.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7. </w:t>
      </w:r>
      <w:r w:rsidRPr="00695B51">
        <w:rPr>
          <w:noProof/>
          <w:lang w:val="en-CA"/>
        </w:rPr>
        <w:tab/>
        <w:t xml:space="preserve">Department of Health. The NHS Plan: a plan for investment, a plan for reform. </w:t>
      </w:r>
      <w:r>
        <w:rPr>
          <w:noProof/>
        </w:rPr>
        <w:t>The NHS Plan</w:t>
      </w:r>
      <w:r w:rsidRPr="000A0E57">
        <w:rPr>
          <w:noProof/>
        </w:rPr>
        <w:t xml:space="preserve">. 2000;Cm 4818-I:144 p.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8. </w:t>
      </w:r>
      <w:r w:rsidRPr="000A0E57">
        <w:rPr>
          <w:noProof/>
        </w:rPr>
        <w:tab/>
        <w:t xml:space="preserve">Cubillas JJ, Ramos MI, Feito FR, González JM, Gersol R, Ramos MB. </w:t>
      </w:r>
      <w:r w:rsidRPr="00695B51">
        <w:rPr>
          <w:noProof/>
          <w:lang w:val="en-CA"/>
        </w:rPr>
        <w:t xml:space="preserve">[Importance of health CRM in pandemics and health alerts]. Aten Primaria. 2015 May 1;47(5):267–72.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9. </w:t>
      </w:r>
      <w:r w:rsidRPr="00695B51">
        <w:rPr>
          <w:noProof/>
          <w:lang w:val="en-CA"/>
        </w:rPr>
        <w:tab/>
        <w:t>Notes on User Centered Design Process (UCD) [Internet]. [citado 24 May 2017]. Disponible en: https://www.w3.org/WAI/redesign/ucd</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0. </w:t>
      </w:r>
      <w:r w:rsidRPr="00695B51">
        <w:rPr>
          <w:noProof/>
          <w:lang w:val="en-CA"/>
        </w:rPr>
        <w:tab/>
        <w:t xml:space="preserve">International Organization for Standardization. ISO 9241-210: Ergonomics </w:t>
      </w:r>
      <w:r w:rsidRPr="00695B51">
        <w:rPr>
          <w:noProof/>
          <w:lang w:val="en-CA"/>
        </w:rPr>
        <w:lastRenderedPageBreak/>
        <w:t xml:space="preserve">of human–system interaction - Human-centred design for interactive systems. </w:t>
      </w:r>
      <w:r w:rsidRPr="00695B51">
        <w:rPr>
          <w:lang w:val="en-CA"/>
        </w:rPr>
        <w:t>International Organization for Standardization</w:t>
      </w:r>
      <w:r w:rsidRPr="00695B51">
        <w:rPr>
          <w:noProof/>
          <w:lang w:val="en-CA"/>
        </w:rPr>
        <w:t xml:space="preserve">. 2010;2010:32.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1. </w:t>
      </w:r>
      <w:r w:rsidRPr="00695B51">
        <w:rPr>
          <w:noProof/>
          <w:lang w:val="en-CA"/>
        </w:rPr>
        <w:tab/>
        <w:t xml:space="preserve">Health Services Review Council. Guide to Complaint Handling in Health Care Services. </w:t>
      </w:r>
      <w:r w:rsidRPr="000A0E57">
        <w:rPr>
          <w:noProof/>
        </w:rPr>
        <w:t>2005</w:t>
      </w:r>
      <w:r w:rsidRPr="00E53FFA">
        <w:rPr>
          <w:noProof/>
        </w:rPr>
        <w:t xml:space="preserve"> </w:t>
      </w:r>
      <w:r>
        <w:rPr>
          <w:noProof/>
        </w:rPr>
        <w:t>reviewed 2011. 46pp.</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r>
        <w:rPr>
          <w:noProof/>
        </w:rPr>
        <w:t>Ministerio de Salud del Perú</w:t>
      </w:r>
      <w:r w:rsidRPr="00C126C6">
        <w:rPr>
          <w:noProof/>
        </w:rPr>
        <w:t xml:space="preserve">. </w:t>
      </w:r>
      <w:r w:rsidRPr="008D2A88">
        <w:rPr>
          <w:noProof/>
          <w:color w:val="000000" w:themeColor="text1"/>
        </w:rPr>
        <w:t>Decreto Supremo</w:t>
      </w:r>
      <w:r w:rsidRPr="00C126C6">
        <w:rPr>
          <w:noProof/>
        </w:rPr>
        <w:t xml:space="preserve"> N</w:t>
      </w:r>
      <w:r w:rsidRPr="00C126C6">
        <w:rPr>
          <w:noProof/>
          <w:vertAlign w:val="superscript"/>
        </w:rPr>
        <w:t>o</w:t>
      </w:r>
      <w:r w:rsidRPr="00C126C6">
        <w:rPr>
          <w:noProof/>
        </w:rPr>
        <w:t xml:space="preserve"> 030-2016-SA. </w:t>
      </w:r>
      <w:r>
        <w:rPr>
          <w:noProof/>
        </w:rPr>
        <w:t>[publicado 27 Jul 2016, citado 14 Mar 2018]</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r>
        <w:rPr>
          <w:noProof/>
        </w:rPr>
        <w:t>ado 16 Dic</w:t>
      </w:r>
      <w:r w:rsidRPr="000A0E57">
        <w:rPr>
          <w:noProof/>
        </w:rPr>
        <w:t xml:space="preserve"> 2017]. </w:t>
      </w:r>
      <w:r>
        <w:rPr>
          <w:noProof/>
        </w:rPr>
        <w:t>Disponible en:</w:t>
      </w:r>
      <w:r w:rsidRPr="000A0E57">
        <w:rPr>
          <w:noProof/>
        </w:rPr>
        <w:t xml:space="preserve"> https://gestion.pe/panelg/susalud-tecnologia-digital-al-servicio-ciudadanos-y-gestores-219718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4. </w:t>
      </w:r>
      <w:r w:rsidRPr="00695B51">
        <w:rPr>
          <w:noProof/>
          <w:lang w:val="en-CA"/>
        </w:rPr>
        <w:tab/>
        <w:t xml:space="preserve">Al-Abri R, Al-Balushi A. Patient satisfaction survey as a tool towards quality improvement. </w:t>
      </w:r>
      <w:r>
        <w:t>Oman Medical Journal</w:t>
      </w:r>
      <w:r w:rsidRPr="000A0E57">
        <w:rPr>
          <w:noProof/>
        </w:rPr>
        <w:t xml:space="preserve">. 2014 Jan;29(1):3–7.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16. </w:t>
      </w:r>
      <w:r w:rsidRPr="000A0E57">
        <w:rPr>
          <w:noProof/>
        </w:rPr>
        <w:tab/>
        <w:t xml:space="preserve">Chang M, Alemán MC, García R, Miranda RJ. Evaluación de la calidad de la atención médica en el subsistema de urgencias del municipio 10 de octubre, 1997. </w:t>
      </w:r>
      <w:r w:rsidRPr="00695B51">
        <w:rPr>
          <w:noProof/>
          <w:lang w:val="en-CA"/>
        </w:rPr>
        <w:t xml:space="preserve">Revista Cubana de Salud Pública. 2000;24(2):110–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7. </w:t>
      </w:r>
      <w:r w:rsidRPr="00695B51">
        <w:rPr>
          <w:noProof/>
          <w:lang w:val="en-CA"/>
        </w:rPr>
        <w:tab/>
        <w:t xml:space="preserve">Jenkinson C. Patients’ experiences and satisfaction with health care: results of a questionnaire study of specific aspects of care. </w:t>
      </w:r>
      <w:r w:rsidRPr="00695B51">
        <w:rPr>
          <w:lang w:val="en-CA"/>
        </w:rPr>
        <w:t>Quality and Safety in Health Care</w:t>
      </w:r>
      <w:r w:rsidRPr="00695B51">
        <w:rPr>
          <w:noProof/>
          <w:lang w:val="en-CA"/>
        </w:rPr>
        <w:t xml:space="preserve">. 2002 Dec;11(4):33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8. </w:t>
      </w:r>
      <w:r w:rsidRPr="00695B51">
        <w:rPr>
          <w:noProof/>
          <w:lang w:val="en-CA"/>
        </w:rPr>
        <w:tab/>
        <w:t xml:space="preserve">Bjertnaes O a., Sjetne IS, Iversen HH. Overall patient satisfaction with hospitals: effects of patient-reported experiences and fulfilment of expectations. </w:t>
      </w:r>
      <w:r w:rsidRPr="00695B51">
        <w:rPr>
          <w:lang w:val="en-CA"/>
        </w:rPr>
        <w:t>BMJ Quality &amp; Safety</w:t>
      </w:r>
      <w:r w:rsidRPr="00695B51">
        <w:rPr>
          <w:noProof/>
          <w:lang w:val="en-CA"/>
        </w:rPr>
        <w:t xml:space="preserve">. 2012;21(1):39–4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9. </w:t>
      </w:r>
      <w:r w:rsidRPr="00695B51">
        <w:rPr>
          <w:noProof/>
          <w:lang w:val="en-CA"/>
        </w:rPr>
        <w:tab/>
        <w:t xml:space="preserve">Jackson JL, Chamberlin J, Kroenke K. Predictors of patient satisfaction. </w:t>
      </w:r>
      <w:r w:rsidRPr="00695B51">
        <w:rPr>
          <w:lang w:val="en-CA"/>
        </w:rPr>
        <w:t>Social Science &amp; Medicine</w:t>
      </w:r>
      <w:r w:rsidRPr="00695B51">
        <w:rPr>
          <w:noProof/>
          <w:lang w:val="en-CA"/>
        </w:rPr>
        <w:t xml:space="preserve">. 2001;52(4):609–620. </w:t>
      </w:r>
    </w:p>
    <w:p w:rsidR="008D2A88" w:rsidRPr="008D2A88" w:rsidRDefault="008D2A88" w:rsidP="008D2A88">
      <w:pPr>
        <w:widowControl w:val="0"/>
        <w:autoSpaceDE w:val="0"/>
        <w:autoSpaceDN w:val="0"/>
        <w:adjustRightInd w:val="0"/>
        <w:spacing w:line="360" w:lineRule="auto"/>
        <w:ind w:left="640" w:hanging="640"/>
        <w:rPr>
          <w:noProof/>
          <w:color w:val="000000" w:themeColor="text1"/>
          <w:lang w:val="en-US"/>
        </w:rPr>
      </w:pPr>
      <w:r w:rsidRPr="00695B51">
        <w:rPr>
          <w:noProof/>
          <w:lang w:val="en-CA"/>
        </w:rPr>
        <w:t xml:space="preserve">20. </w:t>
      </w:r>
      <w:r w:rsidRPr="00695B51">
        <w:rPr>
          <w:noProof/>
          <w:lang w:val="en-CA"/>
        </w:rPr>
        <w:tab/>
        <w:t xml:space="preserve">USAID Quality Assurance Project. Monitoring the Quality of Hospital Care. </w:t>
      </w:r>
      <w:r w:rsidRPr="008D2A88">
        <w:rPr>
          <w:noProof/>
          <w:color w:val="000000" w:themeColor="text1"/>
          <w:lang w:val="en-US"/>
        </w:rPr>
        <w:t xml:space="preserve">Health Manager´s Guide. 59pp. Disponible en: https://www.usaidassist.org/sites/assist/files/hspcarebook501.pdf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r>
        <w:rPr>
          <w:noProof/>
        </w:rPr>
        <w:t>ado</w:t>
      </w:r>
      <w:r w:rsidRPr="000A0E57">
        <w:rPr>
          <w:noProof/>
        </w:rPr>
        <w:t xml:space="preserve"> </w:t>
      </w:r>
      <w:r>
        <w:rPr>
          <w:noProof/>
        </w:rPr>
        <w:t xml:space="preserve">16 Ago </w:t>
      </w:r>
      <w:r w:rsidRPr="000A0E57">
        <w:rPr>
          <w:noProof/>
        </w:rPr>
        <w:t xml:space="preserve">2016]. </w:t>
      </w:r>
      <w:r>
        <w:rPr>
          <w:noProof/>
        </w:rPr>
        <w:t>Disponible en:</w:t>
      </w:r>
      <w:r w:rsidRPr="000A0E57">
        <w:rPr>
          <w:noProof/>
        </w:rPr>
        <w:t xml:space="preserve"> http://ww3.essalud.gob.pe:8080/riid/portal.html</w:t>
      </w:r>
    </w:p>
    <w:p w:rsidR="008D2A88" w:rsidRPr="00695B51" w:rsidRDefault="008D2A88" w:rsidP="008D2A88">
      <w:pPr>
        <w:spacing w:line="360" w:lineRule="auto"/>
        <w:ind w:left="640" w:hanging="640"/>
        <w:jc w:val="both"/>
        <w:rPr>
          <w:lang w:val="en-US"/>
        </w:rPr>
      </w:pPr>
      <w:r w:rsidRPr="00695B51">
        <w:rPr>
          <w:noProof/>
          <w:lang w:val="en-CA"/>
        </w:rPr>
        <w:lastRenderedPageBreak/>
        <w:t xml:space="preserve">22. </w:t>
      </w:r>
      <w:r w:rsidRPr="00695B51">
        <w:rPr>
          <w:noProof/>
          <w:lang w:val="en-CA"/>
        </w:rPr>
        <w:tab/>
      </w:r>
      <w:r w:rsidRPr="008D2A88">
        <w:rPr>
          <w:rStyle w:val="TextoCar"/>
          <w:color w:val="000000" w:themeColor="text1"/>
          <w:lang w:val="en-US"/>
        </w:rPr>
        <w:t>Schulze AN. User-Centered Design for Information Professionals. Journal of Education for Library and Information Science 2001; 42(2): 116–22</w:t>
      </w:r>
      <w:r w:rsidRPr="008D2A88">
        <w:rPr>
          <w:noProof/>
          <w:color w:val="000000" w:themeColor="text1"/>
          <w:lang w:val="en-US"/>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3. </w:t>
      </w:r>
      <w:r w:rsidRPr="00695B51">
        <w:rPr>
          <w:noProof/>
          <w:lang w:val="en-CA"/>
        </w:rPr>
        <w:tab/>
        <w:t>Helander M, Landauer TK, Prabhu PV. Handbook of human-computer interaction. 1997. 1582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4. </w:t>
      </w:r>
      <w:r w:rsidRPr="00695B51">
        <w:rPr>
          <w:noProof/>
          <w:lang w:val="en-CA"/>
        </w:rPr>
        <w:tab/>
        <w:t xml:space="preserve">Ghaoui C. Encyclopedia </w:t>
      </w:r>
      <w:r w:rsidRPr="00695B51">
        <w:rPr>
          <w:noProof/>
          <w:color w:val="FF0000"/>
          <w:lang w:val="en-CA"/>
        </w:rPr>
        <w:t xml:space="preserve">of </w:t>
      </w:r>
      <w:r w:rsidRPr="00695B51">
        <w:rPr>
          <w:noProof/>
          <w:lang w:val="en-CA"/>
        </w:rPr>
        <w:t>Human Computer Interaction. 2006. 757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5. </w:t>
      </w:r>
      <w:r w:rsidRPr="00695B51">
        <w:rPr>
          <w:noProof/>
          <w:lang w:val="en-CA"/>
        </w:rPr>
        <w:tab/>
        <w:t xml:space="preserve">McLoone HE, Jacobson M, Hegg C, Johnson PW. User-centered design. Work. 2010;37(4):445–56.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6. </w:t>
      </w:r>
      <w:r w:rsidRPr="00695B51">
        <w:rPr>
          <w:noProof/>
          <w:lang w:val="en-CA"/>
        </w:rPr>
        <w:tab/>
        <w:t xml:space="preserve">A Cry For Looking To Other Methods For User Centered Design - Usabilla Blog [Internet]. </w:t>
      </w:r>
      <w:r w:rsidRPr="000A0E57">
        <w:rPr>
          <w:noProof/>
        </w:rPr>
        <w:t>[cit</w:t>
      </w:r>
      <w:r>
        <w:rPr>
          <w:noProof/>
        </w:rPr>
        <w:t>ado 22 Jul</w:t>
      </w:r>
      <w:r w:rsidRPr="000A0E57">
        <w:rPr>
          <w:noProof/>
        </w:rPr>
        <w:t xml:space="preserve"> 2018]. </w:t>
      </w:r>
      <w:r>
        <w:rPr>
          <w:noProof/>
        </w:rPr>
        <w:t>Disponible en:</w:t>
      </w:r>
      <w:r w:rsidRPr="000A0E57">
        <w:rPr>
          <w:noProof/>
        </w:rPr>
        <w:t xml:space="preserve"> https://usabilla.com/blog/a-cry-for-looking-to-other-methods-for-user-centered-design/</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7. </w:t>
      </w:r>
      <w:r w:rsidRPr="00695B51">
        <w:rPr>
          <w:noProof/>
          <w:lang w:val="en-CA"/>
        </w:rPr>
        <w:tab/>
        <w:t xml:space="preserve">Describe the User Centered Design methodology [Internet]. </w:t>
      </w:r>
      <w:r w:rsidRPr="000A0E57">
        <w:rPr>
          <w:noProof/>
        </w:rPr>
        <w:t>[cit</w:t>
      </w:r>
      <w:r>
        <w:rPr>
          <w:noProof/>
        </w:rPr>
        <w:t>ado 24 May</w:t>
      </w:r>
      <w:r w:rsidRPr="000A0E57">
        <w:rPr>
          <w:noProof/>
        </w:rPr>
        <w:t xml:space="preserve"> 2017]. </w:t>
      </w:r>
      <w:r>
        <w:rPr>
          <w:noProof/>
        </w:rPr>
        <w:t>Disponible en:</w:t>
      </w:r>
      <w:r w:rsidRPr="000A0E57">
        <w:rPr>
          <w:noProof/>
        </w:rPr>
        <w:t xml:space="preserve"> http://www.modernanalyst.com/Careers/InterviewQuestions/tabid/128/ID/2191/Describe-the-User-Centered-Design-methodology.aspx</w:t>
      </w:r>
    </w:p>
    <w:p w:rsidR="008D2A88" w:rsidRPr="00E32541" w:rsidRDefault="008D2A88" w:rsidP="008D2A88">
      <w:pPr>
        <w:widowControl w:val="0"/>
        <w:autoSpaceDE w:val="0"/>
        <w:autoSpaceDN w:val="0"/>
        <w:adjustRightInd w:val="0"/>
        <w:spacing w:line="360" w:lineRule="auto"/>
        <w:ind w:left="640" w:hanging="640"/>
        <w:rPr>
          <w:noProof/>
        </w:rPr>
      </w:pPr>
      <w:r w:rsidRPr="00695B51">
        <w:rPr>
          <w:noProof/>
          <w:lang w:val="en-CA"/>
        </w:rPr>
        <w:t xml:space="preserve">28. </w:t>
      </w:r>
      <w:r w:rsidRPr="00695B51">
        <w:rPr>
          <w:noProof/>
          <w:lang w:val="en-CA"/>
        </w:rPr>
        <w:tab/>
      </w:r>
      <w:r w:rsidRPr="00735E79">
        <w:rPr>
          <w:noProof/>
          <w:lang w:val="en-US"/>
        </w:rPr>
        <w:t>Department of Health and Human Services</w:t>
      </w:r>
      <w:r>
        <w:rPr>
          <w:noProof/>
          <w:lang w:val="en-US"/>
        </w:rPr>
        <w:t xml:space="preserve"> - </w:t>
      </w:r>
      <w:r w:rsidRPr="007815C0">
        <w:rPr>
          <w:noProof/>
          <w:lang w:val="en-US"/>
        </w:rPr>
        <w:t xml:space="preserve">Usability.gov. Task Analysis. </w:t>
      </w:r>
      <w:r w:rsidRPr="00116BCF">
        <w:rPr>
          <w:noProof/>
        </w:rPr>
        <w:t>[Internet]. [actualizado 6 Sep 2013, citado 21 Jun 2018]. Disponible en: https://www.usability.gov</w:t>
      </w:r>
      <w:r w:rsidRPr="007815C0">
        <w:rPr>
          <w:noProof/>
        </w:rPr>
        <w:t>/how-to-and-tools/methods/task-analysis.html</w:t>
      </w:r>
      <w:r w:rsidRPr="00735E79">
        <w:rPr>
          <w:noProof/>
        </w:rPr>
        <w:t xml:space="preserve"> </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9. </w:t>
      </w:r>
      <w:r w:rsidRPr="00695B51">
        <w:rPr>
          <w:noProof/>
          <w:lang w:val="en-CA"/>
        </w:rPr>
        <w:tab/>
        <w:t xml:space="preserve">Usability Body of Knowledge. Think Aloud Testing | Usability Body of Knowledge [Internet]. </w:t>
      </w:r>
      <w:r w:rsidRPr="000A0E57">
        <w:rPr>
          <w:noProof/>
        </w:rPr>
        <w:t>[cit</w:t>
      </w:r>
      <w:r>
        <w:rPr>
          <w:noProof/>
        </w:rPr>
        <w:t>ado 21 Jun</w:t>
      </w:r>
      <w:r w:rsidRPr="000A0E57">
        <w:rPr>
          <w:noProof/>
        </w:rPr>
        <w:t xml:space="preserve"> 2018]. </w:t>
      </w:r>
      <w:r>
        <w:rPr>
          <w:noProof/>
        </w:rPr>
        <w:t>Disponible en:</w:t>
      </w:r>
      <w:r w:rsidRPr="000A0E57">
        <w:rPr>
          <w:noProof/>
        </w:rPr>
        <w:t xml:space="preserve"> http://www.usabilitybok.org/think-aloud-testing</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30. </w:t>
      </w:r>
      <w:r w:rsidRPr="00695B51">
        <w:rPr>
          <w:noProof/>
          <w:lang w:val="en-CA"/>
        </w:rPr>
        <w:tab/>
        <w:t xml:space="preserve">HIT Implementation Strategies and User-Centered Design [Internet]. </w:t>
      </w:r>
      <w:r w:rsidRPr="000A0E57">
        <w:rPr>
          <w:noProof/>
        </w:rPr>
        <w:t>[cit</w:t>
      </w:r>
      <w:r>
        <w:rPr>
          <w:noProof/>
        </w:rPr>
        <w:t>ado 29 May</w:t>
      </w:r>
      <w:r w:rsidRPr="000A0E57">
        <w:rPr>
          <w:noProof/>
        </w:rPr>
        <w:t xml:space="preserve"> 2017]. </w:t>
      </w:r>
      <w:r>
        <w:rPr>
          <w:noProof/>
        </w:rPr>
        <w:t>Disponible en:</w:t>
      </w:r>
      <w:r w:rsidRPr="000A0E57">
        <w:rPr>
          <w:noProof/>
        </w:rPr>
        <w:t xml:space="preserve"> http://pinnacle-center.com/hit-implementation-strategies-and-user-centered-design/</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1. </w:t>
      </w:r>
      <w:r w:rsidRPr="00695B51">
        <w:rPr>
          <w:noProof/>
          <w:lang w:val="en-CA"/>
        </w:rPr>
        <w:tab/>
        <w:t xml:space="preserve">Le T, Reeder B, Yoo D, Aziz R, Thompson HJ, Demiris G. An Evaluation of Wellness Assessment Visualizations for Older Adults. </w:t>
      </w:r>
      <w:r w:rsidRPr="00695B51">
        <w:rPr>
          <w:lang w:val="en-CA"/>
        </w:rPr>
        <w:t>Telemedicine and e-Health</w:t>
      </w:r>
      <w:r w:rsidRPr="00695B51">
        <w:rPr>
          <w:noProof/>
          <w:lang w:val="en-CA"/>
        </w:rPr>
        <w:t xml:space="preserve">. 2015;21(1):9–15.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2. </w:t>
      </w:r>
      <w:r w:rsidRPr="00695B51">
        <w:rPr>
          <w:noProof/>
          <w:lang w:val="en-CA"/>
        </w:rPr>
        <w:tab/>
        <w:t xml:space="preserve">De Vito Dabbs A, Myers BA, Mc Curry KR, Dunbar-Jacob J, Hawkins RP, Begey A, et al. User-centered design and interactive health technologies for patients. Comput Inform Nurs. 2009;27(3):175–83. </w:t>
      </w:r>
    </w:p>
    <w:p w:rsidR="008D2A88" w:rsidRDefault="008D2A88" w:rsidP="008D2A88">
      <w:pPr>
        <w:widowControl w:val="0"/>
        <w:autoSpaceDE w:val="0"/>
        <w:autoSpaceDN w:val="0"/>
        <w:adjustRightInd w:val="0"/>
        <w:spacing w:line="360" w:lineRule="auto"/>
        <w:ind w:left="640" w:hanging="640"/>
        <w:rPr>
          <w:noProof/>
        </w:rPr>
      </w:pPr>
      <w:r w:rsidRPr="000A0E57">
        <w:rPr>
          <w:noProof/>
        </w:rPr>
        <w:t xml:space="preserve">33. </w:t>
      </w:r>
      <w:r w:rsidRPr="000A0E57">
        <w:rPr>
          <w:noProof/>
        </w:rPr>
        <w:tab/>
      </w:r>
      <w:r>
        <w:rPr>
          <w:noProof/>
        </w:rPr>
        <w:t>Ministerio de Salud del Perú</w:t>
      </w:r>
      <w:r w:rsidRPr="00C126C6">
        <w:rPr>
          <w:noProof/>
        </w:rPr>
        <w:t xml:space="preserve">. </w:t>
      </w:r>
      <w:r w:rsidRPr="008D2A88">
        <w:rPr>
          <w:noProof/>
          <w:color w:val="000000" w:themeColor="text1"/>
        </w:rPr>
        <w:t>Decreto Supremo</w:t>
      </w:r>
      <w:r w:rsidRPr="00056169">
        <w:rPr>
          <w:noProof/>
          <w:color w:val="FF0000"/>
        </w:rPr>
        <w:t xml:space="preserve"> </w:t>
      </w:r>
      <w:r w:rsidRPr="00C126C6">
        <w:rPr>
          <w:noProof/>
        </w:rPr>
        <w:t>N</w:t>
      </w:r>
      <w:r w:rsidRPr="00C126C6">
        <w:rPr>
          <w:noProof/>
          <w:vertAlign w:val="superscript"/>
        </w:rPr>
        <w:t>o</w:t>
      </w:r>
      <w:r w:rsidRPr="00C126C6">
        <w:rPr>
          <w:noProof/>
        </w:rPr>
        <w:t xml:space="preserve"> 008-2014-SA. 2014; </w:t>
      </w:r>
      <w:r>
        <w:rPr>
          <w:noProof/>
        </w:rPr>
        <w:t>[publicado 10 Jun 2014, citado 14 Mar 2018]</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lastRenderedPageBreak/>
        <w:t xml:space="preserve">34. </w:t>
      </w:r>
      <w:r w:rsidRPr="000A0E57">
        <w:rPr>
          <w:noProof/>
        </w:rPr>
        <w:tab/>
        <w:t>SUSALUD. Plataforma de Información y Difusión [Internet]. [ci</w:t>
      </w:r>
      <w:r>
        <w:rPr>
          <w:noProof/>
        </w:rPr>
        <w:t>tado 20 Mar</w:t>
      </w:r>
      <w:r w:rsidRPr="000A0E57">
        <w:rPr>
          <w:noProof/>
        </w:rPr>
        <w:t xml:space="preserve"> 2017]. </w:t>
      </w:r>
      <w:r>
        <w:rPr>
          <w:noProof/>
        </w:rPr>
        <w:t>Disponible en:</w:t>
      </w:r>
      <w:r w:rsidRPr="000A0E57">
        <w:rPr>
          <w:noProof/>
        </w:rPr>
        <w:t xml:space="preserve"> http://bi.sualud.gob.pe/geoqlik/proxy/QvAJAXZfc/opendoc.htm?document=QV Produccion%2F11- Plataforma de Información y Difusión_1.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r>
        <w:rPr>
          <w:noProof/>
        </w:rPr>
        <w:t>ado 23 Ene</w:t>
      </w:r>
      <w:r w:rsidRPr="000A0E57">
        <w:rPr>
          <w:noProof/>
        </w:rPr>
        <w:t xml:space="preserve"> 2018]. </w:t>
      </w:r>
      <w:r>
        <w:rPr>
          <w:noProof/>
        </w:rPr>
        <w:t>Disponible en:</w:t>
      </w:r>
      <w:r w:rsidRPr="000A0E57">
        <w:rPr>
          <w:noProof/>
        </w:rPr>
        <w:t xml:space="preserve"> https://app.powerbi.com/view?r=eyJrIjoiNTljNzlmMTUtM2Y5NS00M2FjLWIwMGUtZmE0MDFhMWI5OGZjIiwidCI6IjZmZTkxN2VlLWQ5OWMtNGJmNy05OGQ1LThhOTUyYTE3NzhjNCIsImMiOjR9</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r>
        <w:rPr>
          <w:noProof/>
        </w:rPr>
        <w:t>ado 23 Jun</w:t>
      </w:r>
      <w:r w:rsidRPr="000A0E57">
        <w:rPr>
          <w:noProof/>
        </w:rPr>
        <w:t xml:space="preserve"> 2018]. </w:t>
      </w:r>
      <w:r>
        <w:rPr>
          <w:noProof/>
        </w:rPr>
        <w:t>Disponible en:</w:t>
      </w:r>
      <w:r w:rsidRPr="000A0E57">
        <w:rPr>
          <w:noProof/>
        </w:rPr>
        <w:t xml:space="preserve"> http://bi.susalud.gob.pe/QvAJAXZfc/opendoc.htm?document=QV Produccion%2FSIG_SUSALUD.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r>
        <w:rPr>
          <w:noProof/>
        </w:rPr>
        <w:t>ado 14 Mar</w:t>
      </w:r>
      <w:r w:rsidRPr="000A0E57">
        <w:rPr>
          <w:noProof/>
        </w:rPr>
        <w:t xml:space="preserve"> 201</w:t>
      </w:r>
      <w:r>
        <w:rPr>
          <w:noProof/>
        </w:rPr>
        <w:t>7</w:t>
      </w:r>
      <w:r w:rsidRPr="000A0E57">
        <w:rPr>
          <w:noProof/>
        </w:rPr>
        <w:t xml:space="preserve">]. </w:t>
      </w:r>
      <w:r>
        <w:rPr>
          <w:noProof/>
        </w:rPr>
        <w:t>Disponible en:</w:t>
      </w:r>
      <w:r w:rsidRPr="000A0E57">
        <w:rPr>
          <w:noProof/>
        </w:rPr>
        <w:t xml:space="preserve"> http://app17.susalud.gob.pe/formulario_consulta/</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r>
        <w:rPr>
          <w:noProof/>
        </w:rPr>
        <w:t>ado 14 Mar</w:t>
      </w:r>
      <w:r w:rsidRPr="000A0E57">
        <w:rPr>
          <w:noProof/>
        </w:rPr>
        <w:t xml:space="preserve"> 2017]. </w:t>
      </w:r>
      <w:r>
        <w:rPr>
          <w:noProof/>
        </w:rPr>
        <w:t>Disponible en:</w:t>
      </w:r>
      <w:r w:rsidRPr="000A0E57">
        <w:rPr>
          <w:noProof/>
        </w:rPr>
        <w:t xml:space="preserve"> https://play.google.com/store/apps/details?id=pe.gob.susalud.servicio&amp;hl=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r>
        <w:rPr>
          <w:noProof/>
        </w:rPr>
        <w:t>ado 14 Mar</w:t>
      </w:r>
      <w:r w:rsidRPr="000A0E57">
        <w:rPr>
          <w:noProof/>
        </w:rPr>
        <w:t xml:space="preserve"> 2017]. </w:t>
      </w:r>
      <w:r>
        <w:rPr>
          <w:noProof/>
        </w:rPr>
        <w:t>Disponible en:</w:t>
      </w:r>
      <w:r w:rsidRPr="000A0E57">
        <w:rPr>
          <w:noProof/>
        </w:rPr>
        <w:t xml:space="preserve"> http://portales.susalud.gob.pe/web/portal/noticias/-/asset_publisher/nx8MOyZZrSvU/content/mas-de-10-mil-usuarios-utilizan-app-susalud-contigo?_101_INSTANCE_nx8MOyZZrSvU_redirect=%2Fweb%2Fportal%2Fnoticia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r>
        <w:rPr>
          <w:noProof/>
        </w:rPr>
        <w:t>tado 14 Mar</w:t>
      </w:r>
      <w:r w:rsidRPr="000A0E57">
        <w:rPr>
          <w:noProof/>
        </w:rPr>
        <w:t xml:space="preserve"> 2018]. </w:t>
      </w:r>
      <w:r>
        <w:rPr>
          <w:noProof/>
        </w:rPr>
        <w:t>Disponible en:</w:t>
      </w:r>
      <w:r w:rsidRPr="000A0E57">
        <w:rPr>
          <w:noProof/>
        </w:rPr>
        <w:t xml:space="preserve"> http://mapa.susalud.gob.p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r w:rsidRPr="00C126C6">
        <w:rPr>
          <w:noProof/>
        </w:rPr>
        <w:t>Ministerio de Salud</w:t>
      </w:r>
      <w:r>
        <w:rPr>
          <w:noProof/>
        </w:rPr>
        <w:t xml:space="preserve"> del Perú</w:t>
      </w:r>
      <w:r w:rsidRPr="00C126C6">
        <w:rPr>
          <w:noProof/>
        </w:rPr>
        <w:t>. Resolución Ministerial 667-2017/MINSA.</w:t>
      </w:r>
      <w:r>
        <w:rPr>
          <w:noProof/>
        </w:rPr>
        <w:t xml:space="preserve"> [Internet]</w:t>
      </w:r>
      <w:r w:rsidRPr="00C126C6">
        <w:rPr>
          <w:noProof/>
        </w:rPr>
        <w:t xml:space="preserve"> </w:t>
      </w:r>
      <w:r>
        <w:rPr>
          <w:noProof/>
        </w:rPr>
        <w:t xml:space="preserve">[publicado 17 Ago 2017, citado 14 Mar 2018]. Disponible en: </w:t>
      </w:r>
      <w:r w:rsidRPr="0068756B">
        <w:rPr>
          <w:noProof/>
        </w:rPr>
        <w:lastRenderedPageBreak/>
        <w:t>https://vlex.com.pe/vid/691444409</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r>
      <w:r>
        <w:rPr>
          <w:noProof/>
        </w:rPr>
        <w:t xml:space="preserve">Ministerio de Salud del </w:t>
      </w:r>
      <w:r w:rsidRPr="008D2A88">
        <w:rPr>
          <w:noProof/>
          <w:color w:val="000000" w:themeColor="text1"/>
        </w:rPr>
        <w:t>Perú.</w:t>
      </w:r>
      <w:r w:rsidRPr="00695B51">
        <w:rPr>
          <w:noProof/>
          <w:color w:val="FF0000"/>
        </w:rPr>
        <w:t xml:space="preserve"> </w:t>
      </w:r>
      <w:r w:rsidRPr="000A0E57">
        <w:rPr>
          <w:noProof/>
        </w:rPr>
        <w:t>Ley N° 30150 - Norma Legal Diario Oficial El Peruano [Internet]. [</w:t>
      </w:r>
      <w:r>
        <w:rPr>
          <w:noProof/>
        </w:rPr>
        <w:t xml:space="preserve">publicado 8 Ene 2014, </w:t>
      </w:r>
      <w:r w:rsidRPr="000A0E57">
        <w:rPr>
          <w:noProof/>
        </w:rPr>
        <w:t>cit</w:t>
      </w:r>
      <w:r>
        <w:rPr>
          <w:noProof/>
        </w:rPr>
        <w:t>ado 14 Mar</w:t>
      </w:r>
      <w:r w:rsidRPr="000A0E57">
        <w:rPr>
          <w:noProof/>
        </w:rPr>
        <w:t xml:space="preserve"> 2018]. </w:t>
      </w:r>
      <w:r>
        <w:rPr>
          <w:noProof/>
        </w:rPr>
        <w:t>Disponible en:</w:t>
      </w:r>
      <w:r w:rsidRPr="000A0E57">
        <w:rPr>
          <w:noProof/>
        </w:rPr>
        <w:t xml:space="preserve"> http://busquedas.elperuano.pe/normaslegales/aprueban-reglamento-general-para-la-atencion-de-los-reclamos-resolucion-n-160-2011-sunasacd-737790-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3. </w:t>
      </w:r>
      <w:r w:rsidRPr="00695B51">
        <w:rPr>
          <w:noProof/>
          <w:lang w:val="en-CA"/>
        </w:rPr>
        <w:tab/>
        <w:t xml:space="preserve">Paul CL. A Modified Delphi Approach to a New Card Sorting Methodology. </w:t>
      </w:r>
      <w:r>
        <w:t>Journal of Usability Studies</w:t>
      </w:r>
      <w:r w:rsidRPr="000A0E57">
        <w:rPr>
          <w:noProof/>
        </w:rPr>
        <w:t xml:space="preserve">. 2008;4(1):7–30.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r>
        <w:rPr>
          <w:noProof/>
        </w:rPr>
        <w:t>ado 27 Mar</w:t>
      </w:r>
      <w:r w:rsidRPr="000A0E57">
        <w:rPr>
          <w:noProof/>
        </w:rPr>
        <w:t xml:space="preserve"> 2018]. </w:t>
      </w:r>
      <w:r>
        <w:rPr>
          <w:noProof/>
        </w:rPr>
        <w:t>Disponible en:</w:t>
      </w:r>
      <w:r w:rsidRPr="000A0E57">
        <w:rPr>
          <w:noProof/>
        </w:rPr>
        <w:t xml:space="preserve"> https://showmore.com/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r>
        <w:rPr>
          <w:noProof/>
        </w:rPr>
        <w:t>a</w:t>
      </w:r>
      <w:r w:rsidRPr="000A0E57">
        <w:rPr>
          <w:noProof/>
        </w:rPr>
        <w:t>d</w:t>
      </w:r>
      <w:r>
        <w:rPr>
          <w:noProof/>
        </w:rPr>
        <w:t>o 27 Mar</w:t>
      </w:r>
      <w:r w:rsidRPr="000A0E57">
        <w:rPr>
          <w:noProof/>
        </w:rPr>
        <w:t xml:space="preserve"> 2018]. </w:t>
      </w:r>
      <w:r>
        <w:rPr>
          <w:noProof/>
        </w:rPr>
        <w:t>Disponible en:</w:t>
      </w:r>
      <w:r w:rsidRPr="000A0E57">
        <w:rPr>
          <w:noProof/>
        </w:rPr>
        <w:t xml:space="preserve"> http://otranscribe.com/</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 xml:space="preserve">Superintendencia de Salud </w:t>
      </w:r>
      <w:r>
        <w:rPr>
          <w:noProof/>
        </w:rPr>
        <w:t>Chile</w:t>
      </w:r>
      <w:r w:rsidRPr="000A0E57">
        <w:rPr>
          <w:noProof/>
        </w:rPr>
        <w:t>. Reclamo contra FONASA o ISAPRES [Internet]. [cit</w:t>
      </w:r>
      <w:r>
        <w:rPr>
          <w:noProof/>
        </w:rPr>
        <w:t>ado 27 Mar</w:t>
      </w:r>
      <w:r w:rsidRPr="000A0E57">
        <w:rPr>
          <w:noProof/>
        </w:rPr>
        <w:t xml:space="preserve"> 2018]. </w:t>
      </w:r>
      <w:r>
        <w:rPr>
          <w:noProof/>
        </w:rPr>
        <w:t>Disponible en:</w:t>
      </w:r>
      <w:r w:rsidRPr="000A0E57">
        <w:rPr>
          <w:noProof/>
        </w:rPr>
        <w:t xml:space="preserve"> http://www.supersalud.gob.cl/portal/w3-article-7592.html#onlin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r>
        <w:rPr>
          <w:noProof/>
        </w:rPr>
        <w:t>tado 27 Mar</w:t>
      </w:r>
      <w:r w:rsidRPr="000A0E57">
        <w:rPr>
          <w:noProof/>
        </w:rPr>
        <w:t xml:space="preserve"> 2018]. </w:t>
      </w:r>
      <w:r>
        <w:rPr>
          <w:noProof/>
        </w:rPr>
        <w:t>Disponible en:</w:t>
      </w:r>
      <w:r w:rsidRPr="000A0E57">
        <w:rPr>
          <w:noProof/>
        </w:rPr>
        <w:t xml:space="preserve"> https://www.minsalud.gov.co/atencion/Paginas/Solicitudes-sugerencias-quejas-o-reclamos.aspx</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 xml:space="preserve">Ministerio </w:t>
      </w:r>
      <w:r>
        <w:rPr>
          <w:noProof/>
        </w:rPr>
        <w:t>d</w:t>
      </w:r>
      <w:r w:rsidRPr="000A0E57">
        <w:rPr>
          <w:noProof/>
        </w:rPr>
        <w:t>e Salud y Protección Social</w:t>
      </w:r>
      <w:r>
        <w:rPr>
          <w:noProof/>
        </w:rPr>
        <w:t xml:space="preserve"> Colombia</w:t>
      </w:r>
      <w:r w:rsidRPr="000A0E57">
        <w:rPr>
          <w:noProof/>
        </w:rPr>
        <w:t>. Preguntas Quejas Reclamos | Formulario Online | MINIST [Internet]. [ci</w:t>
      </w:r>
      <w:r>
        <w:rPr>
          <w:noProof/>
        </w:rPr>
        <w:t>tado 20 Jun</w:t>
      </w:r>
      <w:r w:rsidRPr="000A0E57">
        <w:rPr>
          <w:noProof/>
        </w:rPr>
        <w:t xml:space="preserve"> 2018]. </w:t>
      </w:r>
      <w:r>
        <w:rPr>
          <w:noProof/>
        </w:rPr>
        <w:t>Disponible en:</w:t>
      </w:r>
      <w:r w:rsidRPr="000A0E57">
        <w:rPr>
          <w:noProof/>
        </w:rPr>
        <w:t xml:space="preserve"> https://orfeo.minsalud.gov.co/orfeo/formularioWebMinSalud/formularioPQRSMinSaludFineUploader.php?tipoSolicitud=178</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49. </w:t>
      </w:r>
      <w:r w:rsidRPr="000A0E57">
        <w:rPr>
          <w:noProof/>
        </w:rPr>
        <w:tab/>
        <w:t xml:space="preserve">Luna DR, Rizzato Lede DA, Rubin L, Otero CM, Ortiz JM, García MG, et al. </w:t>
      </w:r>
      <w:r w:rsidRPr="00695B51">
        <w:rPr>
          <w:noProof/>
          <w:lang w:val="en-CA"/>
        </w:rPr>
        <w:t xml:space="preserve">User-Centered Design Improves the Usability of Drug-Drug Interaction Alerts: A Validation Study in the Real Scenario. </w:t>
      </w:r>
      <w:r w:rsidRPr="00695B51">
        <w:rPr>
          <w:lang w:val="en-CA"/>
        </w:rPr>
        <w:t>Studies in health technology and informatics</w:t>
      </w:r>
      <w:r w:rsidRPr="00695B51">
        <w:rPr>
          <w:noProof/>
          <w:lang w:val="en-CA"/>
        </w:rPr>
        <w:t xml:space="preserve">. 2017;245:108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0. </w:t>
      </w:r>
      <w:r w:rsidRPr="00695B51">
        <w:rPr>
          <w:noProof/>
          <w:lang w:val="en-CA"/>
        </w:rPr>
        <w:tab/>
        <w:t xml:space="preserve">Schachner MB, Recondo FJ, González ZA, Sommer JA, Stanziola E, Gassino FD, et al. User-Centered Design Practices to Redesign a Nursing e-Chart in Line with the Nursing Process. </w:t>
      </w:r>
      <w:r w:rsidRPr="00695B51">
        <w:rPr>
          <w:lang w:val="en-CA"/>
        </w:rPr>
        <w:t>Studies in health technology and informatics</w:t>
      </w:r>
      <w:r w:rsidRPr="00695B51">
        <w:rPr>
          <w:noProof/>
          <w:lang w:val="en-CA"/>
        </w:rPr>
        <w:t xml:space="preserve">. 2016;225:93–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lastRenderedPageBreak/>
        <w:t xml:space="preserve">51. </w:t>
      </w:r>
      <w:r w:rsidRPr="00695B51">
        <w:rPr>
          <w:noProof/>
          <w:lang w:val="en-CA"/>
        </w:rPr>
        <w:tab/>
        <w:t xml:space="preserve">Schnall R, Rojas M, Bakken S, Brown W, Carballo-Dieguez A, Carry M, et al. A user-centered model for designing consumer mobile health (mHealth) applications (apps). </w:t>
      </w:r>
      <w:r w:rsidRPr="00695B51">
        <w:rPr>
          <w:lang w:val="en-CA"/>
        </w:rPr>
        <w:t>Journal of Biomedical Informatics</w:t>
      </w:r>
      <w:r w:rsidRPr="00695B51">
        <w:rPr>
          <w:noProof/>
          <w:lang w:val="en-CA"/>
        </w:rPr>
        <w:t xml:space="preserve">. 2016;60:243–51. </w:t>
      </w:r>
    </w:p>
    <w:p w:rsidR="008D2A88" w:rsidRPr="00695B51" w:rsidRDefault="008D2A88" w:rsidP="008D2A88">
      <w:pPr>
        <w:widowControl w:val="0"/>
        <w:autoSpaceDE w:val="0"/>
        <w:autoSpaceDN w:val="0"/>
        <w:adjustRightInd w:val="0"/>
        <w:spacing w:line="360" w:lineRule="auto"/>
        <w:ind w:left="640" w:hanging="640"/>
        <w:rPr>
          <w:noProof/>
          <w:lang w:val="en-US"/>
        </w:rPr>
      </w:pPr>
      <w:r w:rsidRPr="00695B51">
        <w:rPr>
          <w:noProof/>
          <w:lang w:val="en-CA"/>
        </w:rPr>
        <w:t xml:space="preserve">52. </w:t>
      </w:r>
      <w:r w:rsidRPr="00695B51">
        <w:rPr>
          <w:noProof/>
          <w:lang w:val="en-CA"/>
        </w:rPr>
        <w:tab/>
        <w:t xml:space="preserve">Opoku-Boateng GA. </w:t>
      </w:r>
      <w:r w:rsidRPr="00D4165C">
        <w:rPr>
          <w:noProof/>
          <w:lang w:val="en-CA"/>
        </w:rPr>
        <w:t xml:space="preserve">User frustration in </w:t>
      </w:r>
      <w:r w:rsidRPr="00695B51">
        <w:rPr>
          <w:noProof/>
          <w:lang w:val="en-CA"/>
        </w:rPr>
        <w:t xml:space="preserve">HIT </w:t>
      </w:r>
      <w:r w:rsidRPr="00D4165C">
        <w:rPr>
          <w:noProof/>
          <w:lang w:val="en-CA"/>
        </w:rPr>
        <w:t>Interfaces</w:t>
      </w:r>
      <w:r w:rsidRPr="00695B51">
        <w:rPr>
          <w:noProof/>
          <w:lang w:val="en-CA"/>
        </w:rPr>
        <w:t xml:space="preserve">: </w:t>
      </w:r>
      <w:r w:rsidRPr="00D4165C">
        <w:rPr>
          <w:noProof/>
          <w:lang w:val="en-CA"/>
        </w:rPr>
        <w:t xml:space="preserve">Exploring past </w:t>
      </w:r>
      <w:r w:rsidRPr="00695B51">
        <w:rPr>
          <w:noProof/>
          <w:lang w:val="en-CA"/>
        </w:rPr>
        <w:t xml:space="preserve">HCI </w:t>
      </w:r>
      <w:r w:rsidRPr="00D4165C">
        <w:rPr>
          <w:noProof/>
          <w:lang w:val="en-CA"/>
        </w:rPr>
        <w:t>Research for a better Understanding of Clinicians</w:t>
      </w:r>
      <w:r w:rsidRPr="00695B51">
        <w:rPr>
          <w:noProof/>
          <w:lang w:val="en-CA"/>
        </w:rPr>
        <w:t xml:space="preserve">’ </w:t>
      </w:r>
      <w:r w:rsidRPr="00D4165C">
        <w:rPr>
          <w:noProof/>
          <w:lang w:val="en-CA"/>
        </w:rPr>
        <w:t>Experiences</w:t>
      </w:r>
      <w:r w:rsidRPr="00695B51">
        <w:rPr>
          <w:noProof/>
          <w:lang w:val="en-CA"/>
        </w:rPr>
        <w:t xml:space="preserve">. </w:t>
      </w:r>
      <w:r w:rsidRPr="00695B51">
        <w:rPr>
          <w:lang w:val="en-US"/>
        </w:rPr>
        <w:t>AMIA Annual Symposium proceedings.</w:t>
      </w:r>
      <w:r w:rsidRPr="00695B51">
        <w:rPr>
          <w:noProof/>
          <w:lang w:val="en-US"/>
        </w:rPr>
        <w:t xml:space="preserve"> 2015;2015:1008–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US"/>
        </w:rPr>
        <w:t xml:space="preserve">53. </w:t>
      </w:r>
      <w:r w:rsidRPr="00695B51">
        <w:rPr>
          <w:noProof/>
          <w:lang w:val="en-US"/>
        </w:rPr>
        <w:tab/>
        <w:t>Horsky J, Schiff GD, Johnston D, Mercincavage L, Bell D, Middleton B. Interface design principles for usable decision supp</w:t>
      </w:r>
      <w:r w:rsidRPr="00695B51">
        <w:rPr>
          <w:noProof/>
          <w:lang w:val="en-CA"/>
        </w:rPr>
        <w:t xml:space="preserve">ort: A targeted review of best practices for clinical prescribing interventions. Vol. 45, Journal of Biomedical Informatics. 2012. p. 1202–1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4. </w:t>
      </w:r>
      <w:r w:rsidRPr="00695B51">
        <w:rPr>
          <w:noProof/>
          <w:lang w:val="en-CA"/>
        </w:rPr>
        <w:tab/>
        <w:t xml:space="preserve">Serving Parlament Australia. Serving Parliament – Serving Western Australians Ombudsman Western Australia Effective handling of complaints made to your organisation -An Overview. 20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5. </w:t>
      </w:r>
      <w:r w:rsidRPr="00695B51">
        <w:rPr>
          <w:noProof/>
          <w:lang w:val="en-CA"/>
        </w:rPr>
        <w:tab/>
        <w:t xml:space="preserve">Clwyd A, Hart T. A Review of the NHS Hospitals Complaints System: Putting Patients Back in the Picture. </w:t>
      </w:r>
      <w:r>
        <w:rPr>
          <w:noProof/>
          <w:lang w:val="en-CA"/>
        </w:rPr>
        <w:t xml:space="preserve">Crown copyright. </w:t>
      </w:r>
      <w:r w:rsidRPr="0024527B">
        <w:rPr>
          <w:noProof/>
          <w:lang w:val="en-CA"/>
        </w:rPr>
        <w:t>October</w:t>
      </w:r>
      <w:r w:rsidRPr="00D4165C">
        <w:rPr>
          <w:noProof/>
          <w:lang w:val="en-CA"/>
        </w:rPr>
        <w:t xml:space="preserve"> </w:t>
      </w:r>
      <w:r w:rsidRPr="00695B51">
        <w:rPr>
          <w:noProof/>
          <w:lang w:val="en-CA"/>
        </w:rPr>
        <w:t>2013</w:t>
      </w:r>
      <w:r>
        <w:rPr>
          <w:noProof/>
          <w:lang w:val="en-CA"/>
        </w:rPr>
        <w:t xml:space="preserve">. </w:t>
      </w:r>
      <w:r w:rsidRPr="00695B51">
        <w:rPr>
          <w:noProof/>
          <w:lang w:val="en-CA"/>
        </w:rPr>
        <w:t>5</w:t>
      </w:r>
      <w:r>
        <w:rPr>
          <w:noProof/>
          <w:lang w:val="en-CA"/>
        </w:rPr>
        <w:t>5p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6. </w:t>
      </w:r>
      <w:r w:rsidRPr="00695B51">
        <w:rPr>
          <w:noProof/>
          <w:lang w:val="en-CA"/>
        </w:rPr>
        <w:tab/>
        <w:t xml:space="preserve">Health Department of South Africa. National Complaints Management Protocol for the Public Health Sector of South Africa. 2013;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7. </w:t>
      </w:r>
      <w:r w:rsidRPr="00695B51">
        <w:rPr>
          <w:noProof/>
          <w:lang w:val="en-CA"/>
        </w:rPr>
        <w:tab/>
        <w:t xml:space="preserve">Hsieh SY. Healthcare complaints handling systems: A comparison between Britain, Australia and Taiwan. </w:t>
      </w:r>
      <w:r>
        <w:t>Health Services Management Research</w:t>
      </w:r>
      <w:r w:rsidRPr="000A0E57">
        <w:rPr>
          <w:noProof/>
        </w:rPr>
        <w:t xml:space="preserve">. 2011;24(2):91–5. </w:t>
      </w:r>
    </w:p>
    <w:p w:rsidR="008D2A88" w:rsidRPr="0014405C" w:rsidRDefault="008D2A88" w:rsidP="008D2A88">
      <w:pPr>
        <w:widowControl w:val="0"/>
        <w:autoSpaceDE w:val="0"/>
        <w:autoSpaceDN w:val="0"/>
        <w:adjustRightInd w:val="0"/>
        <w:spacing w:line="360" w:lineRule="auto"/>
        <w:ind w:left="640" w:hanging="640"/>
        <w:rPr>
          <w:noProof/>
          <w:lang w:val="en-US"/>
        </w:rPr>
      </w:pPr>
      <w:r w:rsidRPr="000A0E57">
        <w:rPr>
          <w:noProof/>
        </w:rPr>
        <w:t xml:space="preserve">58. </w:t>
      </w:r>
      <w:r w:rsidRPr="000A0E57">
        <w:rPr>
          <w:noProof/>
        </w:rPr>
        <w:tab/>
      </w:r>
      <w:r>
        <w:rPr>
          <w:noProof/>
        </w:rPr>
        <w:t>Ministerio de Economía y Finanzas del Perú</w:t>
      </w:r>
      <w:r w:rsidRPr="00695B51">
        <w:rPr>
          <w:noProof/>
          <w:color w:val="FF0000"/>
        </w:rPr>
        <w:t xml:space="preserve">. </w:t>
      </w:r>
      <w:r w:rsidRPr="00C126C6">
        <w:rPr>
          <w:noProof/>
        </w:rPr>
        <w:t xml:space="preserve">Ley 30225 - Ley de Contrataciones del Estado. </w:t>
      </w:r>
      <w:r w:rsidRPr="0014405C">
        <w:rPr>
          <w:noProof/>
          <w:lang w:val="en-US"/>
        </w:rPr>
        <w:t xml:space="preserve">[publicado 10 Dic 2015, citado 2 Abr 2018]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9. </w:t>
      </w:r>
      <w:r w:rsidRPr="00695B51">
        <w:rPr>
          <w:noProof/>
          <w:lang w:val="en-CA"/>
        </w:rPr>
        <w:tab/>
        <w:t xml:space="preserve">Nielsen J. Why You Only Need to Test with 5 Users. </w:t>
      </w:r>
      <w:r w:rsidRPr="000A0E57">
        <w:rPr>
          <w:noProof/>
        </w:rPr>
        <w:t xml:space="preserve">Jakob Nielsens Alertbox. 2000;19(September 23):1–4. </w:t>
      </w:r>
    </w:p>
    <w:p w:rsidR="00E12DA6" w:rsidRDefault="008D2A88" w:rsidP="008D2A88">
      <w:r w:rsidRPr="00BA156B">
        <w:fldChar w:fldCharType="end"/>
      </w:r>
    </w:p>
    <w:sectPr w:rsidR="00E12DA6" w:rsidSect="002F1592">
      <w:pgSz w:w="11900" w:h="16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3F58" w:rsidRDefault="002E3F58">
      <w:r>
        <w:separator/>
      </w:r>
    </w:p>
  </w:endnote>
  <w:endnote w:type="continuationSeparator" w:id="0">
    <w:p w:rsidR="002E3F58" w:rsidRDefault="002E3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E12DA6" w:rsidRDefault="00E12D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1</w:t>
    </w:r>
    <w:r>
      <w:rPr>
        <w:rStyle w:val="Nmerodepgina"/>
      </w:rPr>
      <w:fldChar w:fldCharType="end"/>
    </w:r>
  </w:p>
  <w:p w:rsidR="00E12DA6" w:rsidRDefault="00E12D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E12DA6" w:rsidRDefault="00E12D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3F58" w:rsidRDefault="002E3F58">
      <w:r>
        <w:separator/>
      </w:r>
    </w:p>
  </w:footnote>
  <w:footnote w:type="continuationSeparator" w:id="0">
    <w:p w:rsidR="002E3F58" w:rsidRDefault="002E3F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2"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1"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6"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8"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8"/>
  </w:num>
  <w:num w:numId="2">
    <w:abstractNumId w:val="18"/>
    <w:lvlOverride w:ilvl="0">
      <w:startOverride w:val="1"/>
    </w:lvlOverride>
  </w:num>
  <w:num w:numId="3">
    <w:abstractNumId w:val="18"/>
    <w:lvlOverride w:ilvl="0">
      <w:startOverride w:val="1"/>
    </w:lvlOverride>
  </w:num>
  <w:num w:numId="4">
    <w:abstractNumId w:val="18"/>
    <w:lvlOverride w:ilvl="0">
      <w:startOverride w:val="1"/>
    </w:lvlOverride>
  </w:num>
  <w:num w:numId="5">
    <w:abstractNumId w:val="17"/>
  </w:num>
  <w:num w:numId="6">
    <w:abstractNumId w:val="10"/>
  </w:num>
  <w:num w:numId="7">
    <w:abstractNumId w:val="17"/>
    <w:lvlOverride w:ilvl="0">
      <w:startOverride w:val="1"/>
    </w:lvlOverride>
  </w:num>
  <w:num w:numId="8">
    <w:abstractNumId w:val="10"/>
    <w:lvlOverride w:ilvl="0">
      <w:startOverride w:val="1"/>
    </w:lvlOverride>
  </w:num>
  <w:num w:numId="9">
    <w:abstractNumId w:val="9"/>
  </w:num>
  <w:num w:numId="10">
    <w:abstractNumId w:val="19"/>
  </w:num>
  <w:num w:numId="11">
    <w:abstractNumId w:val="1"/>
  </w:num>
  <w:num w:numId="12">
    <w:abstractNumId w:val="10"/>
    <w:lvlOverride w:ilvl="0">
      <w:startOverride w:val="1"/>
    </w:lvlOverride>
  </w:num>
  <w:num w:numId="13">
    <w:abstractNumId w:val="10"/>
    <w:lvlOverride w:ilvl="0">
      <w:startOverride w:val="1"/>
    </w:lvlOverride>
  </w:num>
  <w:num w:numId="14">
    <w:abstractNumId w:val="0"/>
  </w:num>
  <w:num w:numId="15">
    <w:abstractNumId w:val="20"/>
  </w:num>
  <w:num w:numId="16">
    <w:abstractNumId w:val="7"/>
  </w:num>
  <w:num w:numId="17">
    <w:abstractNumId w:val="11"/>
  </w:num>
  <w:num w:numId="18">
    <w:abstractNumId w:val="15"/>
  </w:num>
  <w:num w:numId="19">
    <w:abstractNumId w:val="2"/>
  </w:num>
  <w:num w:numId="20">
    <w:abstractNumId w:val="16"/>
  </w:num>
  <w:num w:numId="21">
    <w:abstractNumId w:val="5"/>
  </w:num>
  <w:num w:numId="22">
    <w:abstractNumId w:val="3"/>
  </w:num>
  <w:num w:numId="23">
    <w:abstractNumId w:val="13"/>
  </w:num>
  <w:num w:numId="24">
    <w:abstractNumId w:val="6"/>
  </w:num>
  <w:num w:numId="25">
    <w:abstractNumId w:val="21"/>
  </w:num>
  <w:num w:numId="26">
    <w:abstractNumId w:val="17"/>
    <w:lvlOverride w:ilvl="0">
      <w:startOverride w:val="1"/>
    </w:lvlOverride>
  </w:num>
  <w:num w:numId="27">
    <w:abstractNumId w:val="18"/>
    <w:lvlOverride w:ilvl="0">
      <w:startOverride w:val="1"/>
    </w:lvlOverride>
  </w:num>
  <w:num w:numId="28">
    <w:abstractNumId w:val="12"/>
  </w:num>
  <w:num w:numId="29">
    <w:abstractNumId w:val="14"/>
  </w:num>
  <w:num w:numId="30">
    <w:abstractNumId w:val="17"/>
    <w:lvlOverride w:ilvl="0">
      <w:startOverride w:val="1"/>
    </w:lvlOverride>
  </w:num>
  <w:num w:numId="31">
    <w:abstractNumId w:val="4"/>
  </w:num>
  <w:num w:numId="32">
    <w:abstractNumId w:val="8"/>
  </w:num>
  <w:num w:numId="33">
    <w:abstractNumId w:val="17"/>
    <w:lvlOverride w:ilvl="0">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D2"/>
    <w:rsid w:val="000E371F"/>
    <w:rsid w:val="00241546"/>
    <w:rsid w:val="002D0328"/>
    <w:rsid w:val="002E1042"/>
    <w:rsid w:val="002E3F58"/>
    <w:rsid w:val="002F1592"/>
    <w:rsid w:val="00300A0F"/>
    <w:rsid w:val="005E4E00"/>
    <w:rsid w:val="00700248"/>
    <w:rsid w:val="007440EB"/>
    <w:rsid w:val="007574D2"/>
    <w:rsid w:val="008D2A88"/>
    <w:rsid w:val="00970CC0"/>
    <w:rsid w:val="00A371FA"/>
    <w:rsid w:val="00B1153A"/>
    <w:rsid w:val="00C0153E"/>
    <w:rsid w:val="00DF48A6"/>
    <w:rsid w:val="00E12DA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3DE563C2"/>
  <w15:chartTrackingRefBased/>
  <w15:docId w15:val="{A81EE6E3-BE30-9146-B0D8-0F78E501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74D2"/>
    <w:rPr>
      <w:rFonts w:ascii="Times New Roman" w:eastAsia="Times New Roman" w:hAnsi="Times New Roman" w:cs="Times New Roman"/>
      <w:lang w:eastAsia="es-PE"/>
    </w:rPr>
  </w:style>
  <w:style w:type="paragraph" w:styleId="Ttulo1">
    <w:name w:val="heading 1"/>
    <w:basedOn w:val="Normal"/>
    <w:next w:val="Normal"/>
    <w:link w:val="Ttulo1Car"/>
    <w:uiPriority w:val="9"/>
    <w:qFormat/>
    <w:rsid w:val="007574D2"/>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7574D2"/>
    <w:pPr>
      <w:keepNext/>
      <w:keepLines/>
      <w:numPr>
        <w:numId w:val="1"/>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7574D2"/>
    <w:pPr>
      <w:keepNext/>
      <w:keepLines/>
      <w:numPr>
        <w:ilvl w:val="1"/>
        <w:numId w:val="1"/>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7574D2"/>
    <w:pPr>
      <w:keepNext/>
      <w:keepLines/>
      <w:numPr>
        <w:numId w:val="5"/>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7574D2"/>
    <w:pPr>
      <w:numPr>
        <w:numId w:val="6"/>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74D2"/>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7574D2"/>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7574D2"/>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7574D2"/>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7574D2"/>
    <w:rPr>
      <w:rFonts w:ascii="Times New Roman" w:eastAsiaTheme="majorEastAsia" w:hAnsi="Times New Roman" w:cstheme="majorBidi"/>
      <w:i/>
      <w:iCs/>
      <w:lang w:val="es-ES_tradnl"/>
    </w:rPr>
  </w:style>
  <w:style w:type="paragraph" w:styleId="Prrafodelista">
    <w:name w:val="List Paragraph"/>
    <w:basedOn w:val="Normal"/>
    <w:uiPriority w:val="34"/>
    <w:qFormat/>
    <w:rsid w:val="007574D2"/>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7574D2"/>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7574D2"/>
    <w:rPr>
      <w:rFonts w:ascii="Times New Roman" w:hAnsi="Times New Roman"/>
      <w:lang w:val="es-ES_tradnl"/>
    </w:rPr>
  </w:style>
  <w:style w:type="paragraph" w:styleId="Mapadeldocumento">
    <w:name w:val="Document Map"/>
    <w:basedOn w:val="Normal"/>
    <w:link w:val="MapadeldocumentoCar"/>
    <w:uiPriority w:val="99"/>
    <w:semiHidden/>
    <w:unhideWhenUsed/>
    <w:rsid w:val="007574D2"/>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574D2"/>
    <w:rPr>
      <w:rFonts w:ascii="Times New Roman" w:hAnsi="Times New Roman" w:cs="Times New Roman"/>
      <w:lang w:val="es-ES_tradnl"/>
    </w:rPr>
  </w:style>
  <w:style w:type="table" w:styleId="Tablaconcuadrcula">
    <w:name w:val="Table Grid"/>
    <w:basedOn w:val="Tablanormal"/>
    <w:uiPriority w:val="39"/>
    <w:rsid w:val="007574D2"/>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7574D2"/>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7574D2"/>
    <w:rPr>
      <w:rFonts w:ascii="Times New Roman" w:hAnsi="Times New Roman"/>
      <w:lang w:val="es-ES_tradnl"/>
    </w:rPr>
  </w:style>
  <w:style w:type="character" w:styleId="Nmerodepgina">
    <w:name w:val="page number"/>
    <w:basedOn w:val="Fuentedeprrafopredeter"/>
    <w:uiPriority w:val="99"/>
    <w:semiHidden/>
    <w:unhideWhenUsed/>
    <w:rsid w:val="007574D2"/>
  </w:style>
  <w:style w:type="paragraph" w:styleId="Encabezado">
    <w:name w:val="header"/>
    <w:basedOn w:val="Normal"/>
    <w:link w:val="EncabezadoCar"/>
    <w:uiPriority w:val="99"/>
    <w:unhideWhenUsed/>
    <w:rsid w:val="007574D2"/>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7574D2"/>
    <w:rPr>
      <w:rFonts w:ascii="Times New Roman" w:hAnsi="Times New Roman"/>
      <w:lang w:val="es-ES_tradnl"/>
    </w:rPr>
  </w:style>
  <w:style w:type="paragraph" w:styleId="Textodeglobo">
    <w:name w:val="Balloon Text"/>
    <w:basedOn w:val="Normal"/>
    <w:link w:val="TextodegloboCar"/>
    <w:uiPriority w:val="99"/>
    <w:semiHidden/>
    <w:unhideWhenUsed/>
    <w:rsid w:val="007574D2"/>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574D2"/>
    <w:rPr>
      <w:rFonts w:ascii="Tahoma" w:hAnsi="Tahoma" w:cs="Tahoma"/>
      <w:sz w:val="16"/>
      <w:szCs w:val="16"/>
      <w:lang w:val="es-ES_tradnl"/>
    </w:rPr>
  </w:style>
  <w:style w:type="paragraph" w:styleId="TtuloTDC">
    <w:name w:val="TOC Heading"/>
    <w:basedOn w:val="Ttulo1"/>
    <w:next w:val="Normal"/>
    <w:uiPriority w:val="39"/>
    <w:unhideWhenUsed/>
    <w:qFormat/>
    <w:rsid w:val="007574D2"/>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7574D2"/>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7574D2"/>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7574D2"/>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574D2"/>
    <w:rPr>
      <w:color w:val="0563C1" w:themeColor="hyperlink"/>
      <w:u w:val="single"/>
    </w:rPr>
  </w:style>
  <w:style w:type="character" w:styleId="Textodelmarcadordeposicin">
    <w:name w:val="Placeholder Text"/>
    <w:basedOn w:val="Fuentedeprrafopredeter"/>
    <w:uiPriority w:val="99"/>
    <w:semiHidden/>
    <w:rsid w:val="007574D2"/>
    <w:rPr>
      <w:color w:val="808080"/>
    </w:rPr>
  </w:style>
  <w:style w:type="paragraph" w:customStyle="1" w:styleId="p1">
    <w:name w:val="p1"/>
    <w:basedOn w:val="Normal"/>
    <w:rsid w:val="007574D2"/>
    <w:rPr>
      <w:rFonts w:ascii="Helvetica" w:eastAsiaTheme="minorHAnsi" w:hAnsi="Helvetica"/>
      <w:sz w:val="14"/>
      <w:szCs w:val="14"/>
      <w:lang w:val="es-ES_tradnl" w:eastAsia="es-ES_tradnl"/>
    </w:rPr>
  </w:style>
  <w:style w:type="paragraph" w:customStyle="1" w:styleId="p2">
    <w:name w:val="p2"/>
    <w:basedOn w:val="Normal"/>
    <w:rsid w:val="007574D2"/>
    <w:rPr>
      <w:rFonts w:ascii="Helvetica" w:eastAsiaTheme="minorHAnsi" w:hAnsi="Helvetica"/>
      <w:sz w:val="12"/>
      <w:szCs w:val="12"/>
      <w:lang w:val="es-ES_tradnl" w:eastAsia="es-ES_tradnl"/>
    </w:rPr>
  </w:style>
  <w:style w:type="paragraph" w:customStyle="1" w:styleId="p3">
    <w:name w:val="p3"/>
    <w:basedOn w:val="Normal"/>
    <w:rsid w:val="007574D2"/>
    <w:rPr>
      <w:rFonts w:ascii="Consolas" w:eastAsiaTheme="minorHAnsi" w:hAnsi="Consolas"/>
      <w:sz w:val="15"/>
      <w:szCs w:val="15"/>
      <w:lang w:val="es-ES_tradnl" w:eastAsia="es-ES_tradnl"/>
    </w:rPr>
  </w:style>
  <w:style w:type="character" w:customStyle="1" w:styleId="apple-tab-span">
    <w:name w:val="apple-tab-span"/>
    <w:basedOn w:val="Fuentedeprrafopredeter"/>
    <w:rsid w:val="007574D2"/>
  </w:style>
  <w:style w:type="character" w:customStyle="1" w:styleId="apple-converted-space">
    <w:name w:val="apple-converted-space"/>
    <w:basedOn w:val="Fuentedeprrafopredeter"/>
    <w:rsid w:val="007574D2"/>
  </w:style>
  <w:style w:type="paragraph" w:styleId="Cita">
    <w:name w:val="Quote"/>
    <w:basedOn w:val="Normal"/>
    <w:next w:val="Normal"/>
    <w:link w:val="CitaCar"/>
    <w:uiPriority w:val="29"/>
    <w:qFormat/>
    <w:rsid w:val="007574D2"/>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7574D2"/>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7574D2"/>
    <w:rPr>
      <w:i/>
      <w:iCs/>
      <w:color w:val="404040" w:themeColor="text1" w:themeTint="BF"/>
    </w:rPr>
  </w:style>
  <w:style w:type="character" w:styleId="nfasis">
    <w:name w:val="Emphasis"/>
    <w:basedOn w:val="Fuentedeprrafopredeter"/>
    <w:uiPriority w:val="20"/>
    <w:qFormat/>
    <w:rsid w:val="007574D2"/>
    <w:rPr>
      <w:i/>
      <w:iCs/>
    </w:rPr>
  </w:style>
  <w:style w:type="character" w:styleId="Referenciasutil">
    <w:name w:val="Subtle Reference"/>
    <w:basedOn w:val="Fuentedeprrafopredeter"/>
    <w:uiPriority w:val="31"/>
    <w:qFormat/>
    <w:rsid w:val="007574D2"/>
    <w:rPr>
      <w:smallCaps/>
      <w:color w:val="5A5A5A" w:themeColor="text1" w:themeTint="A5"/>
    </w:rPr>
  </w:style>
  <w:style w:type="character" w:styleId="Referenciaintensa">
    <w:name w:val="Intense Reference"/>
    <w:basedOn w:val="Fuentedeprrafopredeter"/>
    <w:uiPriority w:val="32"/>
    <w:qFormat/>
    <w:rsid w:val="007574D2"/>
    <w:rPr>
      <w:b/>
      <w:bCs/>
      <w:smallCaps/>
      <w:color w:val="4472C4" w:themeColor="accent1"/>
      <w:spacing w:val="5"/>
    </w:rPr>
  </w:style>
  <w:style w:type="paragraph" w:styleId="Citadestacada">
    <w:name w:val="Intense Quote"/>
    <w:basedOn w:val="Normal"/>
    <w:next w:val="Normal"/>
    <w:link w:val="CitadestacadaCar"/>
    <w:uiPriority w:val="30"/>
    <w:qFormat/>
    <w:rsid w:val="007574D2"/>
    <w:pPr>
      <w:pBdr>
        <w:top w:val="single" w:sz="4" w:space="10" w:color="4472C4" w:themeColor="accent1"/>
        <w:bottom w:val="single" w:sz="4" w:space="10" w:color="4472C4" w:themeColor="accent1"/>
      </w:pBdr>
      <w:spacing w:before="360" w:after="360"/>
      <w:ind w:left="864" w:right="864"/>
      <w:jc w:val="center"/>
    </w:pPr>
    <w:rPr>
      <w:rFonts w:eastAsiaTheme="minorHAnsi" w:cstheme="minorBidi"/>
      <w:i/>
      <w:iCs/>
      <w:color w:val="4472C4" w:themeColor="accent1"/>
      <w:lang w:val="es-ES_tradnl" w:eastAsia="en-US"/>
    </w:rPr>
  </w:style>
  <w:style w:type="character" w:customStyle="1" w:styleId="CitadestacadaCar">
    <w:name w:val="Cita destacada Car"/>
    <w:basedOn w:val="Fuentedeprrafopredeter"/>
    <w:link w:val="Citadestacada"/>
    <w:uiPriority w:val="30"/>
    <w:rsid w:val="007574D2"/>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7574D2"/>
    <w:rPr>
      <w:sz w:val="16"/>
      <w:szCs w:val="16"/>
    </w:rPr>
  </w:style>
  <w:style w:type="paragraph" w:styleId="Textocomentario">
    <w:name w:val="annotation text"/>
    <w:basedOn w:val="Normal"/>
    <w:link w:val="TextocomentarioCar"/>
    <w:uiPriority w:val="99"/>
    <w:semiHidden/>
    <w:unhideWhenUsed/>
    <w:rsid w:val="007574D2"/>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7574D2"/>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7574D2"/>
    <w:rPr>
      <w:b/>
      <w:bCs/>
    </w:rPr>
  </w:style>
  <w:style w:type="character" w:customStyle="1" w:styleId="AsuntodelcomentarioCar">
    <w:name w:val="Asunto del comentario Car"/>
    <w:basedOn w:val="TextocomentarioCar"/>
    <w:link w:val="Asuntodelcomentario"/>
    <w:uiPriority w:val="99"/>
    <w:semiHidden/>
    <w:rsid w:val="007574D2"/>
    <w:rPr>
      <w:rFonts w:ascii="Times New Roman" w:hAnsi="Times New Roman"/>
      <w:b/>
      <w:bCs/>
      <w:sz w:val="20"/>
      <w:szCs w:val="20"/>
      <w:lang w:val="es-ES_tradnl"/>
    </w:rPr>
  </w:style>
  <w:style w:type="paragraph" w:styleId="TDC4">
    <w:name w:val="toc 4"/>
    <w:basedOn w:val="Normal"/>
    <w:next w:val="Normal"/>
    <w:autoRedefine/>
    <w:uiPriority w:val="39"/>
    <w:unhideWhenUsed/>
    <w:rsid w:val="007574D2"/>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7574D2"/>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7574D2"/>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7574D2"/>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7574D2"/>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7574D2"/>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7574D2"/>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7574D2"/>
    <w:rPr>
      <w:rFonts w:ascii="Times New Roman" w:hAnsi="Times New Roman" w:cs="Times New Roman"/>
      <w:lang w:val="es-ES"/>
    </w:rPr>
  </w:style>
  <w:style w:type="paragraph" w:styleId="Sinespaciado">
    <w:name w:val="No Spacing"/>
    <w:uiPriority w:val="1"/>
    <w:qFormat/>
    <w:rsid w:val="007574D2"/>
    <w:rPr>
      <w:rFonts w:ascii="Times New Roman" w:hAnsi="Times New Roman"/>
      <w:lang w:val="es-ES_tradnl"/>
    </w:rPr>
  </w:style>
  <w:style w:type="table" w:customStyle="1" w:styleId="Tabladecuadrcula4-nfasis22">
    <w:name w:val="Tabla de cuadrícula 4 - Énfasis 2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7574D2"/>
    <w:rPr>
      <w:color w:val="808080"/>
      <w:shd w:val="clear" w:color="auto" w:fill="E6E6E6"/>
    </w:rPr>
  </w:style>
  <w:style w:type="character" w:styleId="Hipervnculovisitado">
    <w:name w:val="FollowedHyperlink"/>
    <w:basedOn w:val="Fuentedeprrafopredeter"/>
    <w:uiPriority w:val="99"/>
    <w:semiHidden/>
    <w:unhideWhenUsed/>
    <w:rsid w:val="007574D2"/>
    <w:rPr>
      <w:color w:val="954F72" w:themeColor="followedHyperlink"/>
      <w:u w:val="single"/>
    </w:rPr>
  </w:style>
  <w:style w:type="table" w:styleId="Tabladecuadrcula4-nfasis2">
    <w:name w:val="Grid Table 4 Accent 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sx7lvw.axshare.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11</Pages>
  <Words>45223</Words>
  <Characters>248727</Characters>
  <Application>Microsoft Office Word</Application>
  <DocSecurity>0</DocSecurity>
  <Lines>2072</Lines>
  <Paragraphs>5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8</cp:revision>
  <cp:lastPrinted>2018-08-26T02:56:00Z</cp:lastPrinted>
  <dcterms:created xsi:type="dcterms:W3CDTF">2018-08-26T02:56:00Z</dcterms:created>
  <dcterms:modified xsi:type="dcterms:W3CDTF">2018-09-03T20:51:00Z</dcterms:modified>
</cp:coreProperties>
</file>